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5198" w:rsidRPr="000A55A6" w:rsidRDefault="000A55A6" w:rsidP="000A55A6">
      <w:pPr>
        <w:jc w:val="center"/>
        <w:rPr>
          <w:rFonts w:ascii="Calibri" w:eastAsia="Calibri" w:hAnsi="Calibri" w:cs="Calibri"/>
          <w:b/>
          <w:sz w:val="24"/>
          <w:szCs w:val="24"/>
        </w:rPr>
      </w:pPr>
      <w:r w:rsidRPr="003439DA">
        <w:rPr>
          <w:b/>
          <w:bCs/>
          <w:noProof/>
          <w:sz w:val="24"/>
          <w:szCs w:val="24"/>
          <w:lang w:val="sv-SE"/>
        </w:rPr>
        <w:t>Pengaruh Pemberian Larutan Teh Hitam (</w:t>
      </w:r>
      <w:r w:rsidRPr="003439DA">
        <w:rPr>
          <w:b/>
          <w:bCs/>
          <w:i/>
          <w:noProof/>
          <w:sz w:val="24"/>
          <w:szCs w:val="24"/>
        </w:rPr>
        <w:t>C</w:t>
      </w:r>
      <w:r w:rsidRPr="003439DA">
        <w:rPr>
          <w:b/>
          <w:bCs/>
          <w:i/>
          <w:noProof/>
          <w:sz w:val="24"/>
          <w:szCs w:val="24"/>
          <w:lang w:val="sv-SE"/>
        </w:rPr>
        <w:t>amellia sinensis</w:t>
      </w:r>
      <w:r w:rsidRPr="003439DA">
        <w:rPr>
          <w:b/>
          <w:bCs/>
          <w:noProof/>
          <w:sz w:val="24"/>
          <w:szCs w:val="24"/>
          <w:lang w:val="sv-SE"/>
        </w:rPr>
        <w:t>) Dengan Dosis Dan Waktu Perendaman Berbeda Terhadap Daya Rekat Telur Ikan Lele Lokal (</w:t>
      </w:r>
      <w:r w:rsidRPr="003439DA">
        <w:rPr>
          <w:b/>
          <w:bCs/>
          <w:i/>
          <w:noProof/>
          <w:sz w:val="24"/>
          <w:szCs w:val="24"/>
          <w:lang w:val="sv-SE"/>
        </w:rPr>
        <w:t>Clarias batrachus</w:t>
      </w:r>
      <w:r w:rsidRPr="003439DA">
        <w:rPr>
          <w:b/>
          <w:bCs/>
          <w:noProof/>
          <w:sz w:val="24"/>
          <w:szCs w:val="24"/>
          <w:lang w:val="sv-SE"/>
        </w:rPr>
        <w:t>)</w:t>
      </w:r>
    </w:p>
    <w:p w:rsidR="006D501D" w:rsidRDefault="006D501D" w:rsidP="006D501D">
      <w:pPr>
        <w:spacing w:before="240" w:after="240"/>
        <w:ind w:right="6"/>
        <w:rPr>
          <w:b/>
          <w:sz w:val="24"/>
          <w:szCs w:val="24"/>
        </w:rPr>
      </w:pPr>
    </w:p>
    <w:p w:rsidR="000F5198" w:rsidRPr="000D00BB" w:rsidRDefault="006D501D" w:rsidP="006D501D">
      <w:pPr>
        <w:spacing w:before="240" w:after="240"/>
        <w:ind w:right="6"/>
        <w:rPr>
          <w:b/>
          <w:sz w:val="24"/>
          <w:szCs w:val="24"/>
        </w:rPr>
      </w:pPr>
      <w:r>
        <w:rPr>
          <w:b/>
          <w:sz w:val="24"/>
          <w:szCs w:val="24"/>
        </w:rPr>
        <w:t>ABSTRAK</w:t>
      </w:r>
    </w:p>
    <w:p w:rsidR="000F5198" w:rsidRPr="000A55A6" w:rsidRDefault="000A55A6" w:rsidP="000A55A6">
      <w:pPr>
        <w:ind w:right="6"/>
        <w:jc w:val="both"/>
        <w:rPr>
          <w:sz w:val="24"/>
          <w:szCs w:val="24"/>
        </w:rPr>
      </w:pPr>
      <w:r w:rsidRPr="00635ABA">
        <w:rPr>
          <w:sz w:val="24"/>
          <w:szCs w:val="24"/>
        </w:rPr>
        <w:t>Penelitian ini bertujuan untuk mengetahui pengaruh perendaman telur ikan lele lokal dalam larutan teh hitam (</w:t>
      </w:r>
      <w:r w:rsidRPr="00635ABA">
        <w:rPr>
          <w:i/>
          <w:sz w:val="24"/>
          <w:szCs w:val="24"/>
        </w:rPr>
        <w:t>Camellia sinensis</w:t>
      </w:r>
      <w:r w:rsidRPr="00635ABA">
        <w:rPr>
          <w:sz w:val="24"/>
          <w:szCs w:val="24"/>
        </w:rPr>
        <w:t xml:space="preserve">) dengan dosis dan lama waktu berbeda terhadap daya rekat, derajat pembuahan, derajat penetasan, dan kelulushidupan larva. Penelitian dilaksanakan pada tanggal 5–10 Mei 2025 di Laboratorium Pembenihan dan Pemuliaan Ikan Fakultas Perikanan dan Kelautan Universitas Riau. Metode yang digunakan adalah Rancangan Acak Lengkap (RAL) faktorial dengan 2 faktor, yaitu dosis larutan teh hitam (0 g/L, 6 g/L, 8 g/L, 10 g/L) dan lama perendaman (2 menit, 4 menit, 6 menit), masing-masing dengan 3 ulangan sehingga diperoleh 36 unit percobaan. Parameter yang diamati meliputi daya rekat telur, telur tidak merekat, derajat pembuahan (FR), derajat penetasan (HR), kelulushidupan (SR), serta kualitas air. Hasil penelitian menunjukkan bahwa perlakuan dosis dan waktu perendaman yang berbeda berpengaruh nyata (P&lt;0,05) terhadap semua parameter yang diamati. </w:t>
      </w:r>
      <w:r w:rsidRPr="00635ABA">
        <w:rPr>
          <w:noProof/>
          <w:sz w:val="24"/>
          <w:szCs w:val="24"/>
        </w:rPr>
        <w:t>Perlakuan terbaik untuk daya rekat dan telur tidak merekat ditemukan pada kombinasi 10 g/L selama 6 menit (W6D3), sedangkan untuk fertilisasi (FR), penetasan (HR), dan kelulushidupan (SR), hasil terbaik diperoleh pada perlakuan 10 g/L selama 4 menit (W4D3)</w:t>
      </w:r>
      <w:r w:rsidRPr="00635ABA">
        <w:rPr>
          <w:sz w:val="24"/>
          <w:szCs w:val="24"/>
        </w:rPr>
        <w:t>. Dosis 10 g/L merupakan konsentrasi paling efektif untuk seluruh parameter, dengan waktu perendaman 4 menit lebih optimal bagi keberhasilan pembuahan, penetasan, dan kelangsungan hidup larva, sedangkan 6 menit lebih sesuai untuk menurunkan daya rekat telur Perbedaan ini menunjukkan bahwa perendaman terlalu lama dapat menurunkan kualitas fisiologis telur meskipun efektif menurunkan daya rekat telur ikan lele lokal.</w:t>
      </w:r>
    </w:p>
    <w:p w:rsidR="000F5198" w:rsidRPr="005A31C6" w:rsidRDefault="00791645" w:rsidP="005A31C6">
      <w:pPr>
        <w:tabs>
          <w:tab w:val="left" w:pos="6411"/>
        </w:tabs>
        <w:spacing w:before="240"/>
        <w:ind w:right="6"/>
        <w:jc w:val="both"/>
        <w:rPr>
          <w:b/>
          <w:sz w:val="24"/>
          <w:szCs w:val="24"/>
        </w:rPr>
      </w:pPr>
      <w:r>
        <w:rPr>
          <w:b/>
          <w:sz w:val="24"/>
          <w:szCs w:val="24"/>
        </w:rPr>
        <w:t>KATA KUNCI</w:t>
      </w:r>
      <w:r w:rsidR="00B92CAE">
        <w:rPr>
          <w:b/>
          <w:sz w:val="24"/>
          <w:szCs w:val="24"/>
        </w:rPr>
        <w:t>: Ikan Lele Lokal; Teh Hitam;</w:t>
      </w:r>
      <w:r w:rsidR="000A55A6" w:rsidRPr="002837F1">
        <w:rPr>
          <w:b/>
          <w:sz w:val="24"/>
          <w:szCs w:val="24"/>
        </w:rPr>
        <w:t xml:space="preserve"> </w:t>
      </w:r>
      <w:r w:rsidR="00B92CAE">
        <w:rPr>
          <w:b/>
          <w:sz w:val="24"/>
          <w:szCs w:val="24"/>
        </w:rPr>
        <w:t>Tanin;</w:t>
      </w:r>
      <w:r w:rsidR="000A55A6" w:rsidRPr="002837F1">
        <w:rPr>
          <w:b/>
          <w:sz w:val="24"/>
          <w:szCs w:val="24"/>
        </w:rPr>
        <w:t xml:space="preserve"> Daya Rekat</w:t>
      </w:r>
      <w:r w:rsidR="000A55A6" w:rsidRPr="00635ABA">
        <w:rPr>
          <w:b/>
          <w:sz w:val="24"/>
          <w:szCs w:val="24"/>
        </w:rPr>
        <w:t xml:space="preserve"> </w:t>
      </w:r>
    </w:p>
    <w:p w:rsidR="006D501D" w:rsidRPr="00B92CAE" w:rsidRDefault="006D501D" w:rsidP="00B92CAE">
      <w:pPr>
        <w:spacing w:before="240"/>
        <w:ind w:right="6"/>
        <w:jc w:val="both"/>
        <w:rPr>
          <w:b/>
          <w:i/>
          <w:sz w:val="24"/>
          <w:szCs w:val="24"/>
        </w:rPr>
      </w:pPr>
      <w:r w:rsidRPr="00B92CAE">
        <w:rPr>
          <w:b/>
          <w:i/>
          <w:sz w:val="24"/>
          <w:szCs w:val="24"/>
        </w:rPr>
        <w:t>ABSTRACT</w:t>
      </w:r>
      <w:r w:rsidR="00B92CAE" w:rsidRPr="00B92CAE">
        <w:rPr>
          <w:b/>
          <w:i/>
          <w:sz w:val="24"/>
          <w:szCs w:val="24"/>
        </w:rPr>
        <w:t>: The Effect of Black Tea (</w:t>
      </w:r>
      <w:r w:rsidR="00B92CAE" w:rsidRPr="00F0591C">
        <w:rPr>
          <w:rStyle w:val="Emphasis"/>
          <w:b/>
          <w:sz w:val="24"/>
          <w:szCs w:val="24"/>
        </w:rPr>
        <w:t>Camellia sinensis</w:t>
      </w:r>
      <w:r w:rsidR="00B92CAE" w:rsidRPr="00B92CAE">
        <w:rPr>
          <w:b/>
          <w:i/>
          <w:sz w:val="24"/>
          <w:szCs w:val="24"/>
        </w:rPr>
        <w:t>) Solution with Different Doses and Immersion Times on the Egg Adhesiveness of Walking Catfish (</w:t>
      </w:r>
      <w:r w:rsidR="00B92CAE" w:rsidRPr="00F0591C">
        <w:rPr>
          <w:rStyle w:val="Emphasis"/>
          <w:b/>
          <w:sz w:val="24"/>
          <w:szCs w:val="24"/>
        </w:rPr>
        <w:t>Clarias batrachus</w:t>
      </w:r>
      <w:r w:rsidR="00B92CAE" w:rsidRPr="00B92CAE">
        <w:rPr>
          <w:b/>
          <w:i/>
          <w:sz w:val="24"/>
          <w:szCs w:val="24"/>
        </w:rPr>
        <w:t>)</w:t>
      </w:r>
    </w:p>
    <w:p w:rsidR="000A55A6" w:rsidRPr="00B92CAE" w:rsidRDefault="000A55A6" w:rsidP="00B92CAE">
      <w:pPr>
        <w:spacing w:before="240"/>
        <w:ind w:right="6"/>
        <w:jc w:val="both"/>
        <w:rPr>
          <w:i/>
          <w:sz w:val="24"/>
          <w:szCs w:val="24"/>
        </w:rPr>
      </w:pPr>
      <w:r w:rsidRPr="00B92CAE">
        <w:rPr>
          <w:i/>
          <w:sz w:val="24"/>
          <w:szCs w:val="24"/>
        </w:rPr>
        <w:t xml:space="preserve">This study aimed to determine the effect of immersing walking catfish eggs in black tea (Camellia sinensis) solution with different doses and immersion times on egg adhesiveness, fertilization rate, hatching rate, and larval survival. The experiment was conducted from May 5–10, 2025, at the Fish Breeding and Genetics Laboratory, Faculty of Fisheries and Marine Science, University of Riau. A factorial Completely Randomized Design (CRD) was applied with two factors, black tea solution doses (0 g/L, 6 g/L, 8 g/L, 10 g/L) and immersion times (2 minutes, 4 minutes, 6 minutes), each with three replicates, resulting in 36 experimental units. Parameters observed included egg adhesiveness, non-adhesive eggs, fertilization rate (FR), hatching rate (HR), survival rate (SR), and water quality. The results showed that different doses and immersion times significantly affected (P&lt;0.05) all parameters measured. The best treatment for egg </w:t>
      </w:r>
      <w:r w:rsidRPr="00B92CAE">
        <w:rPr>
          <w:i/>
          <w:sz w:val="24"/>
          <w:szCs w:val="24"/>
        </w:rPr>
        <w:lastRenderedPageBreak/>
        <w:t>adhesiveness and non-adhesive eggs was obtained at 10 g/L for 6 minutes (W6D3), while the best results for fertilization, hatching, and survival were observed at 10 g/L for 4 minutes (W4D3). The 10 g/L concentration was identified as the most effective for all observed parameters. An immersion time of 4 minutes was optimal for enhancing fertilization, hatching, and larval survival, whereas 6 minutes was more effective in reducing egg adhesiveness. These results suggest that prolonged immersion may impair the physiological quality of the eggs, despite its effectiveness in lowering the adhesiveness of Walking Catfish (Clarias batrachus) eggs.</w:t>
      </w:r>
    </w:p>
    <w:p w:rsidR="00635ABA" w:rsidRPr="00F0591C" w:rsidRDefault="00F0591C" w:rsidP="006D501D">
      <w:pPr>
        <w:tabs>
          <w:tab w:val="left" w:pos="6411"/>
        </w:tabs>
        <w:spacing w:before="240"/>
        <w:ind w:right="6"/>
        <w:jc w:val="both"/>
        <w:rPr>
          <w:b/>
          <w:i/>
          <w:sz w:val="24"/>
          <w:szCs w:val="24"/>
        </w:rPr>
      </w:pPr>
      <w:r w:rsidRPr="00F0591C">
        <w:rPr>
          <w:b/>
          <w:i/>
          <w:sz w:val="24"/>
          <w:szCs w:val="24"/>
        </w:rPr>
        <w:t>KEYWORDS</w:t>
      </w:r>
      <w:r w:rsidR="00B92CAE" w:rsidRPr="00F0591C">
        <w:rPr>
          <w:b/>
          <w:i/>
          <w:sz w:val="24"/>
          <w:szCs w:val="24"/>
        </w:rPr>
        <w:t>: Walking Catfish; Black Tea; Tannin;</w:t>
      </w:r>
      <w:r w:rsidR="006D501D" w:rsidRPr="00F0591C">
        <w:rPr>
          <w:b/>
          <w:i/>
          <w:sz w:val="24"/>
          <w:szCs w:val="24"/>
        </w:rPr>
        <w:t xml:space="preserve"> Adhesiveness</w:t>
      </w:r>
      <w:r w:rsidR="006D501D" w:rsidRPr="00F0591C">
        <w:rPr>
          <w:b/>
          <w:i/>
          <w:sz w:val="24"/>
          <w:szCs w:val="24"/>
        </w:rPr>
        <w:tab/>
      </w:r>
    </w:p>
    <w:p w:rsidR="002837F1" w:rsidRDefault="002837F1" w:rsidP="00635ABA">
      <w:pPr>
        <w:spacing w:after="240"/>
        <w:rPr>
          <w:b/>
          <w:sz w:val="24"/>
          <w:szCs w:val="24"/>
        </w:rPr>
      </w:pPr>
    </w:p>
    <w:p w:rsidR="000F5198" w:rsidRPr="0023087B" w:rsidRDefault="000F5198" w:rsidP="00635ABA">
      <w:pPr>
        <w:spacing w:after="240"/>
        <w:rPr>
          <w:b/>
          <w:sz w:val="24"/>
          <w:szCs w:val="24"/>
        </w:rPr>
      </w:pPr>
      <w:r w:rsidRPr="0023087B">
        <w:rPr>
          <w:b/>
          <w:sz w:val="24"/>
          <w:szCs w:val="24"/>
        </w:rPr>
        <w:t>PENDAHULUAN</w:t>
      </w:r>
    </w:p>
    <w:p w:rsidR="00CC1416" w:rsidRPr="0023087B" w:rsidRDefault="00CC1416" w:rsidP="008D1A6A">
      <w:pPr>
        <w:ind w:firstLine="720"/>
        <w:jc w:val="both"/>
        <w:rPr>
          <w:sz w:val="24"/>
          <w:szCs w:val="24"/>
        </w:rPr>
        <w:sectPr w:rsidR="00CC1416" w:rsidRPr="0023087B" w:rsidSect="000F5198">
          <w:pgSz w:w="11906" w:h="16838"/>
          <w:pgMar w:top="1701" w:right="1701" w:bottom="1701" w:left="2268" w:header="708" w:footer="708" w:gutter="0"/>
          <w:cols w:space="708"/>
          <w:docGrid w:linePitch="360"/>
        </w:sectPr>
      </w:pPr>
    </w:p>
    <w:p w:rsidR="000F5198" w:rsidRPr="0023087B" w:rsidRDefault="000F5198" w:rsidP="004D1F3C">
      <w:pPr>
        <w:spacing w:line="480" w:lineRule="auto"/>
        <w:ind w:firstLine="720"/>
        <w:jc w:val="both"/>
        <w:rPr>
          <w:sz w:val="24"/>
          <w:szCs w:val="24"/>
        </w:rPr>
      </w:pPr>
      <w:r w:rsidRPr="0023087B">
        <w:rPr>
          <w:sz w:val="24"/>
          <w:szCs w:val="24"/>
        </w:rPr>
        <w:t>Ikan lele adalah salah satu ikan air tawar yang telah banyak dibudidayakan oleh masyarakat Indonesia, terutama di Pulau Jawa. Awalnya jenis lele yang dibudidayakan terbatas pada lele lokal. Namun varietas budidaya ikan lele pun semakin berkembang dari tahun ke-tahun. Ikan lele lokal (</w:t>
      </w:r>
      <w:r w:rsidRPr="0023087B">
        <w:rPr>
          <w:i/>
          <w:sz w:val="24"/>
          <w:szCs w:val="24"/>
        </w:rPr>
        <w:t>Clarias batrachus</w:t>
      </w:r>
      <w:r w:rsidRPr="0023087B">
        <w:rPr>
          <w:sz w:val="24"/>
          <w:szCs w:val="24"/>
        </w:rPr>
        <w:t xml:space="preserve">), adalah salah satu jenis ikan yang hidup di perairan Indonesia. Dalam perdagangan Internasional ikan lele disebut </w:t>
      </w:r>
      <w:r w:rsidRPr="0023087B">
        <w:rPr>
          <w:i/>
          <w:sz w:val="24"/>
          <w:szCs w:val="24"/>
        </w:rPr>
        <w:t xml:space="preserve">catfish </w:t>
      </w:r>
      <w:r w:rsidRPr="0023087B">
        <w:rPr>
          <w:sz w:val="24"/>
          <w:szCs w:val="24"/>
        </w:rPr>
        <w:t>karena memiliki kulit licin dan tidak bersisik, berukuran relatif besar dan bentuk tubuh yang memanjang dengan bagian belakang yang pipih (Sunarma, 2004).</w:t>
      </w:r>
    </w:p>
    <w:p w:rsidR="000F5198" w:rsidRPr="0023087B" w:rsidRDefault="000F5198" w:rsidP="004D1F3C">
      <w:pPr>
        <w:tabs>
          <w:tab w:val="left" w:pos="567"/>
        </w:tabs>
        <w:spacing w:line="480" w:lineRule="auto"/>
        <w:jc w:val="both"/>
        <w:rPr>
          <w:sz w:val="24"/>
          <w:szCs w:val="24"/>
        </w:rPr>
      </w:pPr>
      <w:r w:rsidRPr="0023087B">
        <w:rPr>
          <w:sz w:val="24"/>
          <w:szCs w:val="24"/>
        </w:rPr>
        <w:tab/>
      </w:r>
      <w:r w:rsidRPr="0023087B">
        <w:rPr>
          <w:sz w:val="24"/>
          <w:szCs w:val="24"/>
        </w:rPr>
        <w:tab/>
        <w:t>Konsumsi ikan lele telah meningkat dalam beberapa tahun terakhir. Hal ini mendorong pembudidaya untuk menghasilkan ikan lele hingga ukuran konsumsi.  Ikan lele lokal (C.</w:t>
      </w:r>
      <w:r w:rsidRPr="0023087B">
        <w:rPr>
          <w:i/>
          <w:sz w:val="24"/>
          <w:szCs w:val="24"/>
        </w:rPr>
        <w:t>batrachus</w:t>
      </w:r>
      <w:r w:rsidRPr="0023087B">
        <w:rPr>
          <w:sz w:val="24"/>
          <w:szCs w:val="24"/>
        </w:rPr>
        <w:t xml:space="preserve">) adalah salah satu dari keenam jenis ikan yang sama, yaitu rumput laut, patin, bandeng, nila, dan kerapu yang akan dipacu pengembangan budidayanya dengan tujuan meningkatkan produksi budidaya pada beberapa tahun kedepan (Riyanto, 2010). Ikan lele lokal hanya diperoleh melalui penangkapan di alam liar, seperti sungai, rawa, dan kolam alami. Namun dengan meningkatnya permintaan pasar dan kebutuhan konsumsi perlu dilakukan upaya budidaya. Hal ini bertujuan tidak hanya untuk memenuhi kebutuhan pasar, tetapi juga untuk menjaga kelestarian populasi ikan lele lokal di habitat alaminya. Disamping itu harga jualnya jauh lebih tinggi (Rp.40.000,00/kg) (Restu dan Nataleo, 2016). Jika dibandingkan dengan Lele Dumbo seharga Rp.20.000,00/kg (Santosa </w:t>
      </w:r>
      <w:r w:rsidRPr="0023087B">
        <w:rPr>
          <w:i/>
          <w:sz w:val="24"/>
          <w:szCs w:val="24"/>
        </w:rPr>
        <w:t xml:space="preserve">et al., </w:t>
      </w:r>
      <w:r w:rsidRPr="0023087B">
        <w:rPr>
          <w:sz w:val="24"/>
          <w:szCs w:val="24"/>
        </w:rPr>
        <w:t>2020).</w:t>
      </w:r>
    </w:p>
    <w:p w:rsidR="000F5198" w:rsidRPr="0023087B" w:rsidRDefault="000F5198" w:rsidP="004D1F3C">
      <w:pPr>
        <w:tabs>
          <w:tab w:val="left" w:pos="567"/>
        </w:tabs>
        <w:spacing w:line="480" w:lineRule="auto"/>
        <w:jc w:val="both"/>
        <w:rPr>
          <w:sz w:val="24"/>
          <w:szCs w:val="24"/>
        </w:rPr>
      </w:pPr>
      <w:r w:rsidRPr="0023087B">
        <w:rPr>
          <w:sz w:val="24"/>
          <w:szCs w:val="24"/>
        </w:rPr>
        <w:tab/>
      </w:r>
      <w:r w:rsidRPr="0023087B">
        <w:rPr>
          <w:sz w:val="24"/>
          <w:szCs w:val="24"/>
        </w:rPr>
        <w:tab/>
        <w:t xml:space="preserve">Kendala yang sering terdapat pada kegiatan budidaya ikan lele terletak pada telur ikan lele yang secara alamiah bersifat </w:t>
      </w:r>
      <w:r w:rsidRPr="0023087B">
        <w:rPr>
          <w:i/>
          <w:sz w:val="24"/>
          <w:szCs w:val="24"/>
        </w:rPr>
        <w:t>adesif</w:t>
      </w:r>
      <w:r w:rsidRPr="0023087B">
        <w:rPr>
          <w:sz w:val="24"/>
          <w:szCs w:val="24"/>
        </w:rPr>
        <w:t xml:space="preserve"> dimana sering terjadi penumpukan telur yang disebabkan oleh zat perekat. Penumpukan ini menghambat pasokan oksigen yang cukup mengganggu perkembangan embrio dan memicu pertumbuhan jamur yang dapat merusak telur, hingga menyebabkan pembusukan dan kematian telur </w:t>
      </w:r>
      <w:r w:rsidRPr="0023087B">
        <w:rPr>
          <w:sz w:val="24"/>
          <w:szCs w:val="24"/>
        </w:rPr>
        <w:fldChar w:fldCharType="begin" w:fldLock="1"/>
      </w:r>
      <w:r w:rsidRPr="0023087B">
        <w:rPr>
          <w:sz w:val="24"/>
          <w:szCs w:val="24"/>
        </w:rPr>
        <w:instrText>ADDIN CSL_CITATION {"citationItems":[{"id":"ITEM-1","itemData":{"abstract":"Sangkuriang catfish is a variant of today's superior catfish that is widely developed and currently very popular in the community. Because of its good taste and high nutritional content, catfish has a high selling value. To increase the production of freshwater fisheries, what needs to be considered is the quality of eggs and seeds as well as the parent; cultivation activities often found problems with catfish eggs are adhesive or clumping eggs that result in eggs lacking oxygen, thus inhibiting embryonic development. In addition, eggs are often attacked by mold resulting in rotting eggs. Ketapang leaf extract can prevent and treat fish that are attacked by diseases caused by bacteria. Ketapang leaves contain tannin and flavonoid compounds that function as anti-bacterial. The study aims to determine the effect of egg soaking on the dose of ketapang leaf solution on the hatchability of Sangkuriang catfish eggs. This research was conducted from August to September 2021 in Gunung Alam Arga Makmur Village, North Bengkulu Regency. The study used a completely randomized design with 4 treatments, namely A0 = 0 ml (control), A1 = 1 ml ketapang leaf solution, A2 = 3.75 ml ketapang leaf solution, and A3 = 5 ml ketapang leaf solution. The treatment was repeated 3 times. The results showed that the administration of ketapang leaf extract at a dose of 5 ml had a natural effect (P &lt;0.05) on the hatchability of Sangkuriang catfish eggs by 44.67%. The treatment with the lowest egg hatchability was achieved by 0 ml at 22.00%. JURNAL","author":[{"dropping-particle":"","family":"Zarqa","given":"Ulfah Rana","non-dropping-particle":"","parse-names":false,"suffix":""},{"dropping-particle":"","family":"Oktamalia","given":"","non-dropping-particle":"","parse-names":false,"suffix":""},{"dropping-particle":"","family":"Martudi","given":"Suharun","non-dropping-particle":"","parse-names":false,"suffix":""},{"dropping-particle":"","family":"Hamron","given":"Novita","non-dropping-particle":"","parse-names":false,"suffix":""},{"dropping-particle":"","family":"Novitasari","given":"Hety","non-dropping-particle":"","parse-names":false,"suffix":""}],"container-title":"Jurnal Saintifil (Multi Science Journal)","id":"ITEM-1","issue":"1","issued":{"date-parts":[["2023"]]},"page":"11-16","title":"Pengaruh Pemberian Larutan Daun Ketapang (Terminalia catappa L.) Terhadap Daya Tetas Telur Ikan Lele Sangkuriang (Clarias sp.)","type":"article-journal","volume":"21"},"uris":["http://www.mendeley.com/documents/?uuid=184e7a03-464c-4aa1-8ca9-b4c5f17ca7c3"]}],"mendeley":{"formattedCitation":"(Zarqa et al., 2023)","plainTextFormattedCitation":"(Zarqa et al., 2023)","previouslyFormattedCitation":"(Zarqa et al., 2023)"},"properties":{"noteIndex":0},"schema":"https://github.com/citation-style-language/schema/raw/master/csl-citation.json"}</w:instrText>
      </w:r>
      <w:r w:rsidRPr="0023087B">
        <w:rPr>
          <w:sz w:val="24"/>
          <w:szCs w:val="24"/>
        </w:rPr>
        <w:fldChar w:fldCharType="separate"/>
      </w:r>
      <w:r w:rsidRPr="0023087B">
        <w:rPr>
          <w:noProof/>
          <w:sz w:val="24"/>
          <w:szCs w:val="24"/>
        </w:rPr>
        <w:t xml:space="preserve">(Zarqa </w:t>
      </w:r>
      <w:r w:rsidRPr="0023087B">
        <w:rPr>
          <w:i/>
          <w:noProof/>
          <w:sz w:val="24"/>
          <w:szCs w:val="24"/>
        </w:rPr>
        <w:t>et al.,</w:t>
      </w:r>
      <w:r w:rsidRPr="0023087B">
        <w:rPr>
          <w:noProof/>
          <w:sz w:val="24"/>
          <w:szCs w:val="24"/>
        </w:rPr>
        <w:t xml:space="preserve"> 2023)</w:t>
      </w:r>
      <w:r w:rsidRPr="0023087B">
        <w:rPr>
          <w:sz w:val="24"/>
          <w:szCs w:val="24"/>
        </w:rPr>
        <w:fldChar w:fldCharType="end"/>
      </w:r>
      <w:r w:rsidRPr="0023087B">
        <w:rPr>
          <w:sz w:val="24"/>
          <w:szCs w:val="24"/>
        </w:rPr>
        <w:t xml:space="preserve">. </w:t>
      </w:r>
    </w:p>
    <w:p w:rsidR="000F5198" w:rsidRPr="0023087B" w:rsidRDefault="000F5198" w:rsidP="004D1F3C">
      <w:pPr>
        <w:spacing w:line="480" w:lineRule="auto"/>
        <w:ind w:firstLine="720"/>
        <w:jc w:val="both"/>
        <w:rPr>
          <w:sz w:val="24"/>
          <w:szCs w:val="24"/>
        </w:rPr>
      </w:pPr>
      <w:r w:rsidRPr="0023087B">
        <w:rPr>
          <w:sz w:val="24"/>
          <w:szCs w:val="24"/>
        </w:rPr>
        <w:t>Ikan yang memiliki daya rekat telur (</w:t>
      </w:r>
      <w:r w:rsidRPr="0023087B">
        <w:rPr>
          <w:i/>
          <w:sz w:val="24"/>
          <w:szCs w:val="24"/>
        </w:rPr>
        <w:t>adhesif)</w:t>
      </w:r>
      <w:r w:rsidRPr="0023087B">
        <w:rPr>
          <w:sz w:val="24"/>
          <w:szCs w:val="24"/>
        </w:rPr>
        <w:t xml:space="preserve">, selama proses ovulasi lubang </w:t>
      </w:r>
      <w:r w:rsidRPr="0023087B">
        <w:rPr>
          <w:i/>
          <w:sz w:val="24"/>
          <w:szCs w:val="24"/>
        </w:rPr>
        <w:t>mikrofil</w:t>
      </w:r>
      <w:r w:rsidRPr="0023087B">
        <w:rPr>
          <w:sz w:val="24"/>
          <w:szCs w:val="24"/>
        </w:rPr>
        <w:t xml:space="preserve"> akan terbuka sepenuhnya. Namun, permukaan telur dilapisi oleh glukoprotein yang menghalangi masuknya sperma ke dalam lubang </w:t>
      </w:r>
      <w:r w:rsidRPr="0023087B">
        <w:rPr>
          <w:i/>
          <w:sz w:val="24"/>
          <w:szCs w:val="24"/>
        </w:rPr>
        <w:t>mikrofil.</w:t>
      </w:r>
      <w:r w:rsidRPr="0023087B">
        <w:rPr>
          <w:sz w:val="24"/>
          <w:szCs w:val="24"/>
        </w:rPr>
        <w:t xml:space="preserve"> Lapisan glukoprotein ini juga menyebabkan telur saling menempel satu sama lain dan melekat pada substrat, sehingga menghasilkan penumpukan telur di satu tempat. Akibatnya, distribusi oksigen untuk perkembangan sel telur menjadi tidak merata, yang dapat mengakibatkan kematian telur atau menurunnya tingkat penetasan telur. Menar</w:t>
      </w:r>
      <w:r w:rsidR="007F3FE5" w:rsidRPr="0023087B">
        <w:rPr>
          <w:sz w:val="24"/>
          <w:szCs w:val="24"/>
        </w:rPr>
        <w:t xml:space="preserve">iknya, lapisan ini dapat diluruhkan </w:t>
      </w:r>
      <w:r w:rsidRPr="0023087B">
        <w:rPr>
          <w:sz w:val="24"/>
          <w:szCs w:val="24"/>
        </w:rPr>
        <w:t xml:space="preserve">dengan menggunakan senyawa tanin (Al-kautsar, 2013). </w:t>
      </w:r>
    </w:p>
    <w:p w:rsidR="000F5198" w:rsidRPr="0023087B" w:rsidRDefault="000F5198" w:rsidP="004D1F3C">
      <w:pPr>
        <w:spacing w:line="480" w:lineRule="auto"/>
        <w:ind w:firstLine="720"/>
        <w:jc w:val="both"/>
        <w:rPr>
          <w:sz w:val="24"/>
          <w:szCs w:val="24"/>
        </w:rPr>
      </w:pPr>
      <w:r w:rsidRPr="0023087B">
        <w:rPr>
          <w:sz w:val="24"/>
          <w:szCs w:val="24"/>
        </w:rPr>
        <w:t>Menurut Yulia (2006), tanin adalah senyawa polifenol yang dapat larut dalam air dan umumnya berasal dari senyawa-senyawa fenol alami. Senyawa ini memiliki kemampuan untuk mengendapkan protein termasuk gelatin. Disisi lain, Al-Katusar (2013) menjelaskan bahwa tanin dapat mengikat dan mengendapkan protein berkat sejumlah kelompok ikatan fungsional yang berinteraksi dengan kuat dengan molekul protein. Interaksi ini menciptakan ikatan silang yang besar dan kompleks, yang dikenal sebagai kompleks tanin-protein. Salah satu tanaman yang kaya akan senyawa tanin adalah teh hitam. Oleh karena itu, larutan teh dapat digunakan sebagai bahan untuk mengurangi daya rekat telur ikan lele lokal (</w:t>
      </w:r>
      <w:r w:rsidRPr="0023087B">
        <w:rPr>
          <w:sz w:val="24"/>
          <w:szCs w:val="24"/>
        </w:rPr>
        <w:fldChar w:fldCharType="begin" w:fldLock="1"/>
      </w:r>
      <w:r w:rsidRPr="0023087B">
        <w:rPr>
          <w:sz w:val="24"/>
          <w:szCs w:val="24"/>
        </w:rPr>
        <w:instrText>ADDIN CSL_CITATION {"citationItems":[{"id":"ITEM-1","itemData":{"DOI":"10.14710/sat.v6i2.14441","abstract":"Ikan tawes memiliki daya tetas telur yang rendah yaitu hanya mampu menghasilkan 22% dari 10.000 butir telur. Salah satu fase yang menentukan keberhasilan budidaya ikan tawes adalah proses penetasan telur. Kendala yang dihadapi dalam pembenihan ikan tawes diantaranya yaitu serangan jamur Saprolegnia sp. saat fase penetasan pada telur ikan. Pencegahan yang dapat dilakukan terhadap serangan jamur pada telur ikan yaitu dengan menambahkan bahan alami yang mengandung anti jamur. Perendaman telur ikan tawes dalam larutan daun ketapang (Terminalia cattapa) dapat mencegah timbulnya jamur pada telur ikan tawes, sehingga daya tetas telur ikan tawes meningkat. Perlu dilakukan penelitian untuk memperoleh banyaknya larutan daun ketapang yang tepat pada penetasan telur ikan tawes. Penelitian ini bertujuan untuk mengetahui larutan daun ketapang yang terbaik untuk daya tetas telur ikan tawes.Penelitian dilakukan dengan menggunakan metode Rancangan Acak Lengkap (RAL) dengan 4 perlakuan dan 3 kali ulangan. Perlakuan A menggunakan larutan daun ketapang 0 ml/l, perlakuan B 1,0 ml/l, perlakuan C 1,5 ml/l, dan perlakuan D 2,0 ml/l. Bahan yang digunakan adalah 50 butir telur pada masing-masing perlakuan. Data yang diambil yaitu hatching rate, survival rate, perkembangan telur ikan tawes, dan kualitas air. Hatching rate terbaik pada perlakuan D sebesar 71,33±2,49%, diikuti perlakuan C sebesar 64,67±7,57%, perlakuan B sebesar 58,67±8,08%, dan perlakuan A sebesar 52,00±6,00%. Survival rate terbaik pada perlakuan D sebesar 59,74±3,27%, diikuti dengan perlakuan C sebesar 56,48±3,26%, perlakuan B sebesar 47,39±3,81%, dan perlakuan A sebesar 46,10±3,44%. Kualitas air masih pada kisaran layak untuk penetasan ikan tawes. Kata kunci: ikan tawes, hatching rate, daun ketapang","author":[{"dropping-particle":"","family":"Triwardani","given":"Alfianti","non-dropping-particle":"","parse-names":false,"suffix":""},{"dropping-particle":"","family":"Basuki","given":"Fajar","non-dropping-particle":"","parse-names":false,"suffix":""},{"dropping-particle":"","family":"Hastuti","given":"Sri","non-dropping-particle":"","parse-names":false,"suffix":""}],"container-title":"Sains Akuakultur Tropis","id":"ITEM-1","issue":"2","issued":{"date-parts":[["2022"]]},"page":"226-235","title":"Pengaruh perendaman telur ikan tawes (Barbonymus gonionotus) dalam larutan daun ketapang (Terminalia cattapa) terhadap daya tetas","type":"article-journal","volume":"6"},"uris":["http://www.mendeley.com/documents/?uuid=673ea156-dc94-43cd-940b-d9345756c86e"]}],"mendeley":{"formattedCitation":"(Triwardani et al., 2022)","manualFormatting":"Triwardani et al. (2022)","plainTextFormattedCitation":"(Triwardani et al., 2022)","previouslyFormattedCitation":"(Triwardani et al., 2022)"},"properties":{"noteIndex":0},"schema":"https://github.com/citation-style-language/schema/raw/master/csl-citation.json"}</w:instrText>
      </w:r>
      <w:r w:rsidRPr="0023087B">
        <w:rPr>
          <w:sz w:val="24"/>
          <w:szCs w:val="24"/>
        </w:rPr>
        <w:fldChar w:fldCharType="separate"/>
      </w:r>
      <w:r w:rsidRPr="0023087B">
        <w:rPr>
          <w:noProof/>
          <w:sz w:val="24"/>
          <w:szCs w:val="24"/>
        </w:rPr>
        <w:t>Rahayu, 2015)</w:t>
      </w:r>
      <w:r w:rsidRPr="0023087B">
        <w:rPr>
          <w:sz w:val="24"/>
          <w:szCs w:val="24"/>
        </w:rPr>
        <w:fldChar w:fldCharType="end"/>
      </w:r>
      <w:r w:rsidRPr="0023087B">
        <w:rPr>
          <w:sz w:val="24"/>
          <w:szCs w:val="24"/>
        </w:rPr>
        <w:t>.</w:t>
      </w:r>
    </w:p>
    <w:p w:rsidR="000F5198" w:rsidRPr="0023087B" w:rsidRDefault="000F5198" w:rsidP="004D1F3C">
      <w:pPr>
        <w:spacing w:line="480" w:lineRule="auto"/>
        <w:ind w:firstLine="720"/>
        <w:jc w:val="both"/>
        <w:rPr>
          <w:sz w:val="24"/>
          <w:szCs w:val="24"/>
        </w:rPr>
      </w:pPr>
      <w:r w:rsidRPr="0023087B">
        <w:rPr>
          <w:sz w:val="24"/>
          <w:szCs w:val="24"/>
        </w:rPr>
        <w:t>Teh (</w:t>
      </w:r>
      <w:r w:rsidRPr="0023087B">
        <w:rPr>
          <w:i/>
          <w:sz w:val="24"/>
          <w:szCs w:val="24"/>
        </w:rPr>
        <w:t>Camellia sinensis</w:t>
      </w:r>
      <w:r w:rsidRPr="0023087B">
        <w:rPr>
          <w:sz w:val="24"/>
          <w:szCs w:val="24"/>
        </w:rPr>
        <w:t>) adalah tanaman kecil yang tumbuh secara alami dan memiliki daun berbentuk jorong atau mirip telur. Pucuk daun teh ini dilayukan dan dikeringkan untuk dijadikan minuman, baik di pabrik maupun di tempat lain. Teh ini terkenal akan berbagai manfaatnya, salah satunya adalah kandungan taninnya. Di antara beragam jenis teh, teh hitam dikenal memiliki kandungan tanin tertinggi, kandungan tanin pada teh hitam berkisar 5-15% (Putri, 2018). Tanin memiliki kemampuan unik untuk berikatan dengan senyawa lain. Ia mampu mengurangi, mengikat, dan mengendapkan lapisan protein yang membuat telur saling menempel yang terbentuk di sekitar lapisan vitelin yang terdiri dari glukoprotein</w:t>
      </w:r>
      <w:r w:rsidRPr="0023087B">
        <w:rPr>
          <w:i/>
          <w:sz w:val="24"/>
          <w:szCs w:val="24"/>
          <w:shd w:val="clear" w:color="auto" w:fill="FFFFFF"/>
        </w:rPr>
        <w:t xml:space="preserve"> </w:t>
      </w:r>
      <w:r w:rsidRPr="0023087B">
        <w:rPr>
          <w:sz w:val="24"/>
          <w:szCs w:val="24"/>
        </w:rPr>
        <w:t xml:space="preserve">Yustiati </w:t>
      </w:r>
      <w:r w:rsidRPr="0023087B">
        <w:rPr>
          <w:i/>
          <w:sz w:val="24"/>
          <w:szCs w:val="24"/>
        </w:rPr>
        <w:t>et al</w:t>
      </w:r>
      <w:r w:rsidRPr="0023087B">
        <w:rPr>
          <w:sz w:val="24"/>
          <w:szCs w:val="24"/>
        </w:rPr>
        <w:t>., 2021</w:t>
      </w:r>
      <w:r w:rsidRPr="0023087B">
        <w:rPr>
          <w:sz w:val="24"/>
          <w:szCs w:val="24"/>
          <w:shd w:val="clear" w:color="auto" w:fill="FFFFFF"/>
        </w:rPr>
        <w:t>).</w:t>
      </w:r>
    </w:p>
    <w:p w:rsidR="000F5198" w:rsidRPr="0023087B" w:rsidRDefault="000F5198" w:rsidP="004D1F3C">
      <w:pPr>
        <w:tabs>
          <w:tab w:val="left" w:pos="567"/>
        </w:tabs>
        <w:spacing w:line="480" w:lineRule="auto"/>
        <w:jc w:val="both"/>
        <w:rPr>
          <w:sz w:val="24"/>
          <w:szCs w:val="24"/>
        </w:rPr>
      </w:pPr>
      <w:r w:rsidRPr="0023087B">
        <w:rPr>
          <w:sz w:val="24"/>
          <w:szCs w:val="24"/>
        </w:rPr>
        <w:tab/>
      </w:r>
      <w:r w:rsidRPr="0023087B">
        <w:rPr>
          <w:sz w:val="24"/>
          <w:szCs w:val="24"/>
        </w:rPr>
        <w:tab/>
        <w:t xml:space="preserve">Beberapa penelitian dalam mengatasi permasalahan daya rekat telur pada ikan lele telah dilakukan. Untuk menurunkan daya rekat telur dari ikan lele sangkuriang dengan tanin menggunakan larutan teh hitam dengan konsentrasi terbaik 10 g/L selama 4 menit dan menghasilkan nilai daya tetas telur sebesar 63%  (Yustiati </w:t>
      </w:r>
      <w:r w:rsidRPr="0023087B">
        <w:rPr>
          <w:i/>
          <w:sz w:val="24"/>
          <w:szCs w:val="24"/>
        </w:rPr>
        <w:t>et al</w:t>
      </w:r>
      <w:r w:rsidRPr="0023087B">
        <w:rPr>
          <w:sz w:val="24"/>
          <w:szCs w:val="24"/>
        </w:rPr>
        <w:t xml:space="preserve">., 2021). Selanjutnya menghilangkan daya rekat telur pada ikan lele dumbo menggunakan larutan teh hitam dengan perlakuan terbaik pada perlakuan B sebesar 81,21% dengan lama perendaman selama 4 menit dengan nilai kontrol sebesar 67,48% (Rahayu, 2015). </w:t>
      </w:r>
    </w:p>
    <w:p w:rsidR="000F5198" w:rsidRPr="0023087B" w:rsidRDefault="000F5198" w:rsidP="004D1F3C">
      <w:pPr>
        <w:tabs>
          <w:tab w:val="left" w:pos="567"/>
        </w:tabs>
        <w:spacing w:line="480" w:lineRule="auto"/>
        <w:jc w:val="both"/>
        <w:rPr>
          <w:bCs/>
          <w:noProof/>
          <w:sz w:val="24"/>
          <w:szCs w:val="24"/>
          <w:lang w:val="sv-SE"/>
        </w:rPr>
      </w:pPr>
      <w:r w:rsidRPr="0023087B">
        <w:rPr>
          <w:sz w:val="24"/>
          <w:szCs w:val="24"/>
        </w:rPr>
        <w:tab/>
        <w:t xml:space="preserve">Berdasarkan penjelasan diatas, penulis tertarik untuk melaksanakan penelitian mengenai </w:t>
      </w:r>
      <w:r w:rsidRPr="0023087B">
        <w:rPr>
          <w:bCs/>
          <w:noProof/>
          <w:sz w:val="24"/>
          <w:szCs w:val="24"/>
          <w:lang w:val="sv-SE"/>
        </w:rPr>
        <w:t>Pengaruh Pemberian Larutan Teh Hitam (</w:t>
      </w:r>
      <w:r w:rsidRPr="0023087B">
        <w:rPr>
          <w:bCs/>
          <w:noProof/>
          <w:sz w:val="24"/>
          <w:szCs w:val="24"/>
        </w:rPr>
        <w:t>C</w:t>
      </w:r>
      <w:r w:rsidRPr="0023087B">
        <w:rPr>
          <w:bCs/>
          <w:noProof/>
          <w:sz w:val="24"/>
          <w:szCs w:val="24"/>
          <w:lang w:val="sv-SE"/>
        </w:rPr>
        <w:t>.</w:t>
      </w:r>
      <w:r w:rsidRPr="0023087B">
        <w:rPr>
          <w:bCs/>
          <w:i/>
          <w:noProof/>
          <w:sz w:val="24"/>
          <w:szCs w:val="24"/>
          <w:lang w:val="sv-SE"/>
        </w:rPr>
        <w:t xml:space="preserve"> sinensis</w:t>
      </w:r>
      <w:r w:rsidRPr="0023087B">
        <w:rPr>
          <w:bCs/>
          <w:noProof/>
          <w:sz w:val="24"/>
          <w:szCs w:val="24"/>
          <w:lang w:val="sv-SE"/>
        </w:rPr>
        <w:t>) Dengan Dosis Dan Waktu Perendaman Berbeda Terhadap Daya Rekat Telur Ikan Lele Lokal (C.</w:t>
      </w:r>
      <w:r w:rsidRPr="0023087B">
        <w:rPr>
          <w:bCs/>
          <w:i/>
          <w:noProof/>
          <w:sz w:val="24"/>
          <w:szCs w:val="24"/>
          <w:lang w:val="sv-SE"/>
        </w:rPr>
        <w:t xml:space="preserve"> batrachus</w:t>
      </w:r>
      <w:r w:rsidRPr="0023087B">
        <w:rPr>
          <w:bCs/>
          <w:noProof/>
          <w:sz w:val="24"/>
          <w:szCs w:val="24"/>
          <w:lang w:val="sv-SE"/>
        </w:rPr>
        <w:t>)</w:t>
      </w:r>
    </w:p>
    <w:p w:rsidR="000F5198" w:rsidRPr="0023087B" w:rsidRDefault="00097E78" w:rsidP="004D1F3C">
      <w:pPr>
        <w:spacing w:before="240" w:line="480" w:lineRule="auto"/>
        <w:rPr>
          <w:b/>
          <w:sz w:val="24"/>
          <w:szCs w:val="24"/>
        </w:rPr>
      </w:pPr>
      <w:r>
        <w:rPr>
          <w:b/>
          <w:sz w:val="24"/>
          <w:szCs w:val="24"/>
        </w:rPr>
        <w:t xml:space="preserve">BAHAN DAN </w:t>
      </w:r>
      <w:r w:rsidR="000F5198" w:rsidRPr="0023087B">
        <w:rPr>
          <w:b/>
          <w:sz w:val="24"/>
          <w:szCs w:val="24"/>
        </w:rPr>
        <w:t>METODE</w:t>
      </w:r>
    </w:p>
    <w:p w:rsidR="008B097F" w:rsidRPr="0023087B" w:rsidRDefault="008B097F" w:rsidP="004D1F3C">
      <w:pPr>
        <w:spacing w:after="240" w:line="480" w:lineRule="auto"/>
        <w:jc w:val="both"/>
        <w:rPr>
          <w:b/>
          <w:sz w:val="24"/>
          <w:szCs w:val="24"/>
        </w:rPr>
      </w:pPr>
      <w:r w:rsidRPr="0023087B">
        <w:rPr>
          <w:b/>
          <w:sz w:val="24"/>
          <w:szCs w:val="24"/>
        </w:rPr>
        <w:t>Tempat dan Waktu Penelitian</w:t>
      </w:r>
    </w:p>
    <w:p w:rsidR="000F5198" w:rsidRPr="0023087B" w:rsidRDefault="000F5198" w:rsidP="004D1F3C">
      <w:pPr>
        <w:spacing w:line="480" w:lineRule="auto"/>
        <w:ind w:firstLine="572"/>
        <w:jc w:val="both"/>
        <w:rPr>
          <w:noProof/>
          <w:sz w:val="24"/>
          <w:szCs w:val="24"/>
        </w:rPr>
      </w:pPr>
      <w:r w:rsidRPr="0023087B">
        <w:rPr>
          <w:noProof/>
          <w:sz w:val="24"/>
          <w:szCs w:val="24"/>
        </w:rPr>
        <w:t>Penelitian ini dimulai pada 5 Mei – 10 Mei yang bertempat di laboratorium Pembenihan dan Pemuliaan Ikan Fakultas Perikanan dan Kelautan Universitas Riau, Pekanbaru.</w:t>
      </w:r>
    </w:p>
    <w:p w:rsidR="008B097F" w:rsidRPr="0023087B" w:rsidRDefault="008B097F" w:rsidP="004D1F3C">
      <w:pPr>
        <w:spacing w:line="480" w:lineRule="auto"/>
        <w:ind w:firstLine="709"/>
        <w:jc w:val="both"/>
        <w:rPr>
          <w:sz w:val="24"/>
          <w:szCs w:val="24"/>
        </w:rPr>
      </w:pPr>
      <w:r w:rsidRPr="0023087B">
        <w:rPr>
          <w:sz w:val="24"/>
          <w:szCs w:val="24"/>
        </w:rPr>
        <w:t>Metode yang digunakan dalam penelitian ini adalah metode eksperimen dengan rancangan yang digunakan adalah Rancangan Acak Lengkap (RAL) Faktorial dengan dua faktor yang terdiri dari 12 taraf perlakuan dengan 3 kali ulangan yang bertujuan</w:t>
      </w:r>
      <w:r w:rsidRPr="0023087B">
        <w:rPr>
          <w:spacing w:val="1"/>
          <w:sz w:val="24"/>
          <w:szCs w:val="24"/>
        </w:rPr>
        <w:t xml:space="preserve"> </w:t>
      </w:r>
      <w:r w:rsidRPr="0023087B">
        <w:rPr>
          <w:sz w:val="24"/>
          <w:szCs w:val="24"/>
        </w:rPr>
        <w:t>untuk</w:t>
      </w:r>
      <w:r w:rsidRPr="0023087B">
        <w:rPr>
          <w:spacing w:val="1"/>
          <w:sz w:val="24"/>
          <w:szCs w:val="24"/>
        </w:rPr>
        <w:t xml:space="preserve"> </w:t>
      </w:r>
      <w:r w:rsidRPr="0023087B">
        <w:rPr>
          <w:sz w:val="24"/>
          <w:szCs w:val="24"/>
        </w:rPr>
        <w:t>memperkecil</w:t>
      </w:r>
      <w:r w:rsidRPr="0023087B">
        <w:rPr>
          <w:spacing w:val="1"/>
          <w:sz w:val="24"/>
          <w:szCs w:val="24"/>
        </w:rPr>
        <w:t xml:space="preserve"> </w:t>
      </w:r>
      <w:r w:rsidRPr="0023087B">
        <w:rPr>
          <w:sz w:val="24"/>
          <w:szCs w:val="24"/>
        </w:rPr>
        <w:t>kekeliruan</w:t>
      </w:r>
      <w:r w:rsidRPr="0023087B">
        <w:rPr>
          <w:spacing w:val="1"/>
          <w:sz w:val="24"/>
          <w:szCs w:val="24"/>
        </w:rPr>
        <w:t xml:space="preserve"> </w:t>
      </w:r>
      <w:r w:rsidRPr="0023087B">
        <w:rPr>
          <w:sz w:val="24"/>
          <w:szCs w:val="24"/>
        </w:rPr>
        <w:t>pada</w:t>
      </w:r>
      <w:r w:rsidRPr="0023087B">
        <w:rPr>
          <w:spacing w:val="1"/>
          <w:sz w:val="24"/>
          <w:szCs w:val="24"/>
        </w:rPr>
        <w:t xml:space="preserve"> </w:t>
      </w:r>
      <w:r w:rsidRPr="0023087B">
        <w:rPr>
          <w:sz w:val="24"/>
          <w:szCs w:val="24"/>
        </w:rPr>
        <w:t>setiap</w:t>
      </w:r>
      <w:r w:rsidRPr="0023087B">
        <w:rPr>
          <w:spacing w:val="1"/>
          <w:sz w:val="24"/>
          <w:szCs w:val="24"/>
        </w:rPr>
        <w:t xml:space="preserve"> </w:t>
      </w:r>
      <w:r w:rsidRPr="0023087B">
        <w:rPr>
          <w:sz w:val="24"/>
          <w:szCs w:val="24"/>
        </w:rPr>
        <w:t>perlakuannya,</w:t>
      </w:r>
      <w:r w:rsidRPr="0023087B">
        <w:rPr>
          <w:spacing w:val="1"/>
          <w:sz w:val="24"/>
          <w:szCs w:val="24"/>
        </w:rPr>
        <w:t xml:space="preserve"> </w:t>
      </w:r>
      <w:r w:rsidRPr="0023087B">
        <w:rPr>
          <w:sz w:val="24"/>
          <w:szCs w:val="24"/>
        </w:rPr>
        <w:t>sehingga</w:t>
      </w:r>
      <w:r w:rsidRPr="0023087B">
        <w:rPr>
          <w:spacing w:val="-57"/>
          <w:sz w:val="24"/>
          <w:szCs w:val="24"/>
        </w:rPr>
        <w:t xml:space="preserve"> </w:t>
      </w:r>
      <w:r w:rsidRPr="0023087B">
        <w:rPr>
          <w:sz w:val="24"/>
          <w:szCs w:val="24"/>
        </w:rPr>
        <w:t>diperlukan</w:t>
      </w:r>
      <w:r w:rsidRPr="0023087B">
        <w:rPr>
          <w:spacing w:val="-4"/>
          <w:sz w:val="24"/>
          <w:szCs w:val="24"/>
        </w:rPr>
        <w:t xml:space="preserve"> </w:t>
      </w:r>
      <w:r w:rsidRPr="0023087B">
        <w:rPr>
          <w:sz w:val="24"/>
          <w:szCs w:val="24"/>
        </w:rPr>
        <w:t>36</w:t>
      </w:r>
      <w:r w:rsidRPr="0023087B">
        <w:rPr>
          <w:spacing w:val="2"/>
          <w:sz w:val="24"/>
          <w:szCs w:val="24"/>
        </w:rPr>
        <w:t xml:space="preserve"> </w:t>
      </w:r>
      <w:r w:rsidRPr="0023087B">
        <w:rPr>
          <w:sz w:val="24"/>
          <w:szCs w:val="24"/>
        </w:rPr>
        <w:t>unit</w:t>
      </w:r>
      <w:r w:rsidRPr="0023087B">
        <w:rPr>
          <w:spacing w:val="7"/>
          <w:sz w:val="24"/>
          <w:szCs w:val="24"/>
        </w:rPr>
        <w:t xml:space="preserve"> </w:t>
      </w:r>
      <w:r w:rsidRPr="0023087B">
        <w:rPr>
          <w:sz w:val="24"/>
          <w:szCs w:val="24"/>
        </w:rPr>
        <w:t>percobaan. Perendaman dengan dosis 6 g/L, 8 g/L dan 10 g/L dengan lama waktu 2 menit, 4 menit dan 6 menit untuk mengetahui keefektifan yang dihasilkan dari dosis dan lama waktu perendaman tersebut. Adapun perlakuan yang diberikan adalah sebagai berikut:</w:t>
      </w:r>
    </w:p>
    <w:tbl>
      <w:tblPr>
        <w:tblStyle w:val="TableGrid"/>
        <w:tblW w:w="766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7"/>
      </w:tblGrid>
      <w:tr w:rsidR="00CC1416" w:rsidRPr="0023087B" w:rsidTr="00CC1416">
        <w:tc>
          <w:tcPr>
            <w:tcW w:w="7667" w:type="dxa"/>
            <w:vAlign w:val="center"/>
          </w:tcPr>
          <w:p w:rsidR="00CC1416" w:rsidRPr="0023087B" w:rsidRDefault="00CC1416" w:rsidP="004D1F3C">
            <w:pPr>
              <w:tabs>
                <w:tab w:val="left" w:pos="1701"/>
              </w:tabs>
              <w:spacing w:before="240" w:line="480" w:lineRule="auto"/>
              <w:rPr>
                <w:sz w:val="24"/>
                <w:szCs w:val="24"/>
              </w:rPr>
            </w:pPr>
            <w:r w:rsidRPr="0023087B">
              <w:rPr>
                <w:sz w:val="24"/>
                <w:szCs w:val="24"/>
              </w:rPr>
              <w:t xml:space="preserve">1. D0W2U1: waktu 2 menit, dosis 0 g/L </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2. D0W4U1: waktu 4 menit, dosis 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3. D0W6U1: waktu 6 menit, dosis 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4. D1W2U1: waktu 2 menit, dosis 6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5. D1W4U1: waktu 4 menit, dosis 6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6. D1W6U1: waktu 6 menit, dosis 6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7. D2W2U1: waktu 2 menit, dosis 8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8. D2W4U1: waktu 4 menit, dosis 8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9. D2W6U1: waktu 6 menit, dosis 8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10.D3W2U1: waktu 2 menit, dosis 1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11.D3W4U1: waktu 4 menit, dosis 10 g/L</w:t>
            </w:r>
          </w:p>
        </w:tc>
      </w:tr>
      <w:tr w:rsidR="00CC1416" w:rsidRPr="0023087B" w:rsidTr="00CC1416">
        <w:tc>
          <w:tcPr>
            <w:tcW w:w="7667" w:type="dxa"/>
            <w:vAlign w:val="center"/>
          </w:tcPr>
          <w:p w:rsidR="00CC1416" w:rsidRPr="0023087B" w:rsidRDefault="00CC1416" w:rsidP="004D1F3C">
            <w:pPr>
              <w:tabs>
                <w:tab w:val="left" w:pos="1701"/>
              </w:tabs>
              <w:spacing w:line="480" w:lineRule="auto"/>
              <w:rPr>
                <w:sz w:val="24"/>
                <w:szCs w:val="24"/>
              </w:rPr>
            </w:pPr>
            <w:r w:rsidRPr="0023087B">
              <w:rPr>
                <w:sz w:val="24"/>
                <w:szCs w:val="24"/>
              </w:rPr>
              <w:t>12.D3W6U1: waktu 6 menit, dosis 10 g/L</w:t>
            </w:r>
          </w:p>
        </w:tc>
      </w:tr>
    </w:tbl>
    <w:p w:rsidR="00B57B78" w:rsidRPr="0023087B" w:rsidRDefault="00B57B78" w:rsidP="002837F1">
      <w:pPr>
        <w:spacing w:before="240" w:after="240"/>
        <w:jc w:val="both"/>
        <w:rPr>
          <w:b/>
          <w:sz w:val="24"/>
          <w:szCs w:val="24"/>
        </w:rPr>
      </w:pPr>
      <w:r w:rsidRPr="0023087B">
        <w:rPr>
          <w:b/>
          <w:sz w:val="24"/>
          <w:szCs w:val="24"/>
        </w:rPr>
        <w:t>Alat dan Bahan</w:t>
      </w:r>
    </w:p>
    <w:p w:rsidR="000F5198" w:rsidRPr="0023087B" w:rsidRDefault="00B57B78" w:rsidP="004D1F3C">
      <w:pPr>
        <w:spacing w:line="480" w:lineRule="auto"/>
        <w:jc w:val="both"/>
        <w:rPr>
          <w:sz w:val="24"/>
          <w:szCs w:val="24"/>
        </w:rPr>
      </w:pPr>
      <w:r w:rsidRPr="0023087B">
        <w:rPr>
          <w:sz w:val="24"/>
          <w:szCs w:val="24"/>
        </w:rPr>
        <w:t>Alat yang digunakan adalah akuarium ukuran 30x30x30</w:t>
      </w:r>
      <w:r w:rsidRPr="0023087B">
        <w:rPr>
          <w:b/>
          <w:sz w:val="24"/>
          <w:szCs w:val="24"/>
        </w:rPr>
        <w:t xml:space="preserve"> </w:t>
      </w:r>
      <w:r w:rsidRPr="0023087B">
        <w:rPr>
          <w:sz w:val="24"/>
          <w:szCs w:val="24"/>
          <w:shd w:val="clear" w:color="auto" w:fill="FFFFFF"/>
        </w:rPr>
        <w:t>c</w:t>
      </w:r>
      <w:r w:rsidRPr="0023087B">
        <w:rPr>
          <w:bCs/>
          <w:sz w:val="24"/>
          <w:szCs w:val="24"/>
        </w:rPr>
        <w:t>m</w:t>
      </w:r>
      <w:r w:rsidRPr="0023087B">
        <w:rPr>
          <w:bCs/>
          <w:sz w:val="24"/>
          <w:szCs w:val="24"/>
          <w:vertAlign w:val="superscript"/>
        </w:rPr>
        <w:t>3</w:t>
      </w:r>
      <w:r w:rsidRPr="0023087B">
        <w:rPr>
          <w:sz w:val="24"/>
          <w:szCs w:val="24"/>
        </w:rPr>
        <w:t>, baskom plastik, aerasi, bulu ayam, jarum suntik, baskom, handuk kecil, piring, gunting bedah, timbangan, cawan plastik tapisan santan, handcounter, t</w:t>
      </w:r>
      <w:r w:rsidR="0026708E" w:rsidRPr="0023087B">
        <w:rPr>
          <w:sz w:val="24"/>
          <w:szCs w:val="24"/>
        </w:rPr>
        <w:t>hermometer, pH</w:t>
      </w:r>
      <w:r w:rsidRPr="0023087B">
        <w:rPr>
          <w:sz w:val="24"/>
          <w:szCs w:val="24"/>
        </w:rPr>
        <w:t xml:space="preserve"> meter, DO meter, </w:t>
      </w:r>
      <w:r w:rsidR="0026708E" w:rsidRPr="0023087B">
        <w:rPr>
          <w:sz w:val="24"/>
          <w:szCs w:val="24"/>
        </w:rPr>
        <w:t xml:space="preserve">dan alat tulis. </w:t>
      </w:r>
      <w:r w:rsidRPr="0023087B">
        <w:rPr>
          <w:sz w:val="24"/>
          <w:szCs w:val="24"/>
        </w:rPr>
        <w:t>Bahan terdiri dari induk ikan lele, telur hasil stripping, larutan teh, hor</w:t>
      </w:r>
      <w:r w:rsidR="0026708E" w:rsidRPr="0023087B">
        <w:rPr>
          <w:sz w:val="24"/>
          <w:szCs w:val="24"/>
        </w:rPr>
        <w:t>mon sintesis dengan merk Ovaspec</w:t>
      </w:r>
      <w:r w:rsidRPr="0023087B">
        <w:rPr>
          <w:sz w:val="24"/>
          <w:szCs w:val="24"/>
        </w:rPr>
        <w:t xml:space="preserve"> dan NaCl fisiologis.</w:t>
      </w:r>
    </w:p>
    <w:p w:rsidR="0026708E" w:rsidRPr="0023087B" w:rsidRDefault="0026708E" w:rsidP="002837F1">
      <w:pPr>
        <w:spacing w:before="240" w:after="240"/>
        <w:jc w:val="both"/>
        <w:rPr>
          <w:b/>
          <w:sz w:val="24"/>
          <w:szCs w:val="24"/>
        </w:rPr>
      </w:pPr>
      <w:r w:rsidRPr="0023087B">
        <w:rPr>
          <w:b/>
          <w:sz w:val="24"/>
          <w:szCs w:val="24"/>
        </w:rPr>
        <w:t>Prosedur Penelitian</w:t>
      </w:r>
    </w:p>
    <w:p w:rsidR="0026708E" w:rsidRPr="0023087B" w:rsidRDefault="0026708E" w:rsidP="002837F1">
      <w:pPr>
        <w:spacing w:after="240"/>
        <w:jc w:val="both"/>
        <w:rPr>
          <w:b/>
          <w:sz w:val="24"/>
          <w:szCs w:val="24"/>
        </w:rPr>
      </w:pPr>
      <w:r w:rsidRPr="0023087B">
        <w:rPr>
          <w:b/>
          <w:sz w:val="24"/>
          <w:szCs w:val="24"/>
        </w:rPr>
        <w:t>-  Persiapan wadah penelitian</w:t>
      </w:r>
    </w:p>
    <w:p w:rsidR="0026708E" w:rsidRPr="0023087B" w:rsidRDefault="0026708E" w:rsidP="004D1F3C">
      <w:pPr>
        <w:spacing w:line="480" w:lineRule="auto"/>
        <w:ind w:firstLine="709"/>
        <w:jc w:val="both"/>
        <w:rPr>
          <w:sz w:val="24"/>
          <w:szCs w:val="24"/>
        </w:rPr>
      </w:pPr>
      <w:r w:rsidRPr="0023087B">
        <w:rPr>
          <w:sz w:val="24"/>
          <w:szCs w:val="24"/>
        </w:rPr>
        <w:t>Penelitian ini dimulai dengan persiapan wadah. Wadah yang digunakan pada penelitian ini dibagi menjadi dua jenis yaitu wadah perendaman telur menggunakan larutan teh hitam dan wadah penetasan telur selama penelitian. Wadah perendaman telur yaitu baskom plastik yang berukuran 2 L dengan volume air 1 L. Baskom terlebih dahulu dibersihkan dengan cara mengelap bagian dalam dan luarnya menggunakan kain bersih yang sudah dibasahi. Jika kotoran-kotoran sudah hilang bilas menggunakan air bersih. Wadah yang telah disiapkan ditandai sesuai dengan perlakuan yang akan dilakukan.  akuarium sebagai tempat penetasan telur ikan lele lokal yang memiliki ukuran 30x30x30</w:t>
      </w:r>
      <w:r w:rsidRPr="0023087B">
        <w:rPr>
          <w:b/>
          <w:sz w:val="24"/>
          <w:szCs w:val="24"/>
        </w:rPr>
        <w:t xml:space="preserve"> </w:t>
      </w:r>
      <w:r w:rsidRPr="0023087B">
        <w:rPr>
          <w:sz w:val="24"/>
          <w:szCs w:val="24"/>
          <w:shd w:val="clear" w:color="auto" w:fill="FFFFFF"/>
        </w:rPr>
        <w:t>c</w:t>
      </w:r>
      <w:r w:rsidRPr="0023087B">
        <w:rPr>
          <w:bCs/>
          <w:sz w:val="24"/>
          <w:szCs w:val="24"/>
        </w:rPr>
        <w:t>m</w:t>
      </w:r>
      <w:r w:rsidRPr="0023087B">
        <w:rPr>
          <w:bCs/>
          <w:sz w:val="24"/>
          <w:szCs w:val="24"/>
          <w:vertAlign w:val="superscript"/>
        </w:rPr>
        <w:t xml:space="preserve">3 </w:t>
      </w:r>
      <w:r w:rsidRPr="0023087B">
        <w:rPr>
          <w:sz w:val="24"/>
          <w:szCs w:val="24"/>
        </w:rPr>
        <w:t xml:space="preserve">berjumlah 36 buah. Pembersihan wadah dilakukan 1 minggu sebelum induk ikan di </w:t>
      </w:r>
      <w:r w:rsidRPr="0023087B">
        <w:rPr>
          <w:i/>
          <w:sz w:val="24"/>
          <w:szCs w:val="24"/>
        </w:rPr>
        <w:t xml:space="preserve">stripping, </w:t>
      </w:r>
      <w:r w:rsidRPr="0023087B">
        <w:rPr>
          <w:sz w:val="24"/>
          <w:szCs w:val="24"/>
        </w:rPr>
        <w:t>wadah dibersihkan dengan air tawar yang berasal dari bak tandon. Pembersihan wadah penelitian yaitu dengan cara menggosok-gosok di semua pinggir akuarium, lalu akuarium tersebut disiram dengan air sampai bersih kemudian air tersebut dibuang. Langkah selanjutnya yaitu pengisian air ke dalam wadah setinggi 20 cm, kemudian air media tersebut langsung dipasang aerasi sebanyak satu buah untuk setiap wadah.</w:t>
      </w:r>
    </w:p>
    <w:p w:rsidR="0026708E" w:rsidRPr="0023087B" w:rsidRDefault="0026708E" w:rsidP="002837F1">
      <w:pPr>
        <w:pStyle w:val="ListParagraph"/>
        <w:numPr>
          <w:ilvl w:val="0"/>
          <w:numId w:val="2"/>
        </w:numPr>
        <w:spacing w:before="240" w:after="240"/>
        <w:ind w:left="142" w:hanging="142"/>
        <w:jc w:val="both"/>
        <w:rPr>
          <w:sz w:val="24"/>
          <w:szCs w:val="24"/>
        </w:rPr>
      </w:pPr>
      <w:r w:rsidRPr="0023087B">
        <w:rPr>
          <w:b/>
          <w:sz w:val="24"/>
          <w:szCs w:val="24"/>
        </w:rPr>
        <w:t>Pengadaan induk dan Pemijahan</w:t>
      </w:r>
    </w:p>
    <w:p w:rsidR="0026708E" w:rsidRPr="0023087B" w:rsidRDefault="0026708E" w:rsidP="004D1F3C">
      <w:pPr>
        <w:spacing w:line="480" w:lineRule="auto"/>
        <w:ind w:firstLine="720"/>
        <w:jc w:val="both"/>
        <w:rPr>
          <w:sz w:val="24"/>
          <w:szCs w:val="24"/>
        </w:rPr>
      </w:pPr>
      <w:r w:rsidRPr="0023087B">
        <w:rPr>
          <w:sz w:val="24"/>
          <w:szCs w:val="24"/>
        </w:rPr>
        <w:t xml:space="preserve">Induk ikan Lele Lokal </w:t>
      </w:r>
      <w:r w:rsidRPr="0023087B">
        <w:rPr>
          <w:i/>
          <w:sz w:val="24"/>
          <w:szCs w:val="24"/>
        </w:rPr>
        <w:t>(C. batrachus)</w:t>
      </w:r>
      <w:r w:rsidRPr="0023087B">
        <w:rPr>
          <w:sz w:val="24"/>
          <w:szCs w:val="24"/>
        </w:rPr>
        <w:t xml:space="preserve"> yang akan digunakan berasal dari pasar Teratak Buluh Kec. Siak Hulu, Kabupaten Kampar dengan kondisi ikan yang sehat, tidak cacat yang selanjutnya dilakukan upaya pematangan gonad dikolam yang berada di laboratorium </w:t>
      </w:r>
      <w:r w:rsidRPr="0023087B">
        <w:rPr>
          <w:noProof/>
          <w:sz w:val="24"/>
          <w:szCs w:val="24"/>
        </w:rPr>
        <w:t>Pembenihan dan Pemuliaan Ikan Fakultas Perikanan dan Kelautan Universitas Riau</w:t>
      </w:r>
      <w:r w:rsidRPr="0023087B">
        <w:rPr>
          <w:sz w:val="24"/>
          <w:szCs w:val="24"/>
        </w:rPr>
        <w:t xml:space="preserve"> dengan memberikan pakan komersial pelet berupa HI-PRO-VITE 783-3 dengan kandungan protein 31%  dengan frekuensi pemberian dua kali sehari dan pakan tambahan berupa siput (Keong). Indukan diberikan pakan tambahan satu kali sehari pada sore hari dengan cara siput dikeluarkan terlebih dahulu dari cangkangnya. Pemberian siput ini bertujuan untuk mempercepat kematangan gonad dan memperoleh benih yang baik. Hasan (2020)  menyatakan bahwa pemberian pakan tambahan bertujuan untuk mempercepat pematangan gonad dan mendapatkan benih yang baik. Pemberian pakan diberikan satu kali dalam sehari dengan pakan diberikan sebanyak 1% dikalikan berat bobot induk (Nada, 2025). Sebelum dilakukan penyuntikan menggunakan jarum suntik yang berisikan hormon </w:t>
      </w:r>
      <w:r w:rsidRPr="0023087B">
        <w:rPr>
          <w:i/>
          <w:sz w:val="24"/>
          <w:szCs w:val="24"/>
        </w:rPr>
        <w:t>Gonadotropin</w:t>
      </w:r>
      <w:r w:rsidRPr="0023087B">
        <w:rPr>
          <w:sz w:val="24"/>
          <w:szCs w:val="24"/>
        </w:rPr>
        <w:t xml:space="preserve"> merek </w:t>
      </w:r>
      <w:r w:rsidRPr="0023087B">
        <w:rPr>
          <w:i/>
          <w:sz w:val="24"/>
          <w:szCs w:val="24"/>
        </w:rPr>
        <w:t>ovaspec</w:t>
      </w:r>
      <w:r w:rsidRPr="0023087B">
        <w:rPr>
          <w:sz w:val="24"/>
          <w:szCs w:val="24"/>
        </w:rPr>
        <w:t>. Indukan ikan lele lokal terlebih dahulu di seleksi, hal ini bertujuan untuk mengetahui tingkat kematangan gonad pada induk ikan lele yang akan dipijahkan dan untuk mengurangi tingkat kegagalan pada pemijahan yang disebabkan karena induk belum siap untuk memijah atau belum matang gonad.</w:t>
      </w:r>
    </w:p>
    <w:p w:rsidR="0026708E" w:rsidRPr="0023087B" w:rsidRDefault="0026708E" w:rsidP="004D1F3C">
      <w:pPr>
        <w:spacing w:line="480" w:lineRule="auto"/>
        <w:ind w:firstLine="720"/>
        <w:jc w:val="both"/>
        <w:rPr>
          <w:sz w:val="24"/>
          <w:szCs w:val="24"/>
        </w:rPr>
      </w:pPr>
      <w:r w:rsidRPr="0023087B">
        <w:rPr>
          <w:sz w:val="24"/>
          <w:szCs w:val="24"/>
        </w:rPr>
        <w:t xml:space="preserve">Ciri-ciri induk jantan yang telah matang gonad dapat dikenali melalui beberapa aspek. Alat kelaminnya tampak jelas dan meruncing, sementara bentuk tulang kepalanya lebih mendatar dibandingkan dengan induk betina. Induk jantan ini juga memiliki warna dasar tubuh yang gelap, biasanya hitam, dan umurnya lebih dari 8 bulan. Di sisi lain, induk betina memiliki ciri yang berbeda. Ukuran kepalanya lebih besar dibandingkan induk jantan, dan warna kulit di bagian dada cenderung lebih terang. </w:t>
      </w:r>
      <w:r w:rsidRPr="0023087B">
        <w:rPr>
          <w:i/>
          <w:sz w:val="24"/>
          <w:szCs w:val="24"/>
        </w:rPr>
        <w:t>Urogenital papilla</w:t>
      </w:r>
      <w:r w:rsidRPr="0023087B">
        <w:rPr>
          <w:sz w:val="24"/>
          <w:szCs w:val="24"/>
        </w:rPr>
        <w:t xml:space="preserve"> berbentuk oval dan berwarna kemerahan, serta memiliki lubang yang sedikit lebih lebar dan terletak di belakang anus. Selain itu, gerakan induk betina cenderung lebih lambat, dengan tulang kepala yang pendek dan agak cembung. Struktur perutnya lebih gembung dan lunak. Jika bagian perut induk betina di-stripping secara manual dari perut menuju ekor, akan mengeluarkan telur (Kusuma </w:t>
      </w:r>
      <w:r w:rsidRPr="0023087B">
        <w:rPr>
          <w:i/>
          <w:sz w:val="24"/>
          <w:szCs w:val="24"/>
        </w:rPr>
        <w:t>et al.,</w:t>
      </w:r>
      <w:r w:rsidRPr="0023087B">
        <w:rPr>
          <w:sz w:val="24"/>
          <w:szCs w:val="24"/>
        </w:rPr>
        <w:t xml:space="preserve"> 2019).</w:t>
      </w:r>
    </w:p>
    <w:p w:rsidR="004D1F3C" w:rsidRDefault="0026708E" w:rsidP="004D1F3C">
      <w:pPr>
        <w:spacing w:line="480" w:lineRule="auto"/>
        <w:ind w:firstLine="720"/>
        <w:jc w:val="both"/>
        <w:rPr>
          <w:sz w:val="24"/>
          <w:szCs w:val="24"/>
        </w:rPr>
      </w:pPr>
      <w:r w:rsidRPr="0023087B">
        <w:rPr>
          <w:sz w:val="24"/>
          <w:szCs w:val="24"/>
        </w:rPr>
        <w:t xml:space="preserve">Sebelum ikan dipijahkan ikan dipuasakan terlebih dahulu hal ini bertujuan untuk mengurangi kandungan lemak pada gonad ikan sehingga memudahkan dalam proses pengeluaran telur saat dilakukannya pemijahan (Sunarma, 2004). Sehari sebelum tahapan perlakuan penelitian utama dilakukan, induk ikan lele lokal di berok atau dipuasakan. Hal ini dimaksudkan agar pada saat proses striping induk lebih mudah, tidak tercampur kotoran. Selanjutnya induk betina di suntik dengan hormon </w:t>
      </w:r>
      <w:r w:rsidRPr="0023087B">
        <w:rPr>
          <w:i/>
          <w:sz w:val="24"/>
          <w:szCs w:val="24"/>
        </w:rPr>
        <w:t>ovaspec</w:t>
      </w:r>
      <w:r w:rsidRPr="0023087B">
        <w:rPr>
          <w:sz w:val="24"/>
          <w:szCs w:val="24"/>
        </w:rPr>
        <w:t xml:space="preserve">. dengan dosis 0,5 mL/kg berat induk untuk ikan betina dan 0,3 ml/kg berat induk untuk ikan jantan (Sinjal 2014). Frekuensi penyuntikan disuntik dua kali dengan selang waktu 6-12 jam, (Dedi, 2010), sedangkan pada induk ikan jantan hanya dilakukan satu kali bersamaan dengan penyuntikan terakhir induk betina. Penyuntikan dilakukan secara intramuskular pada otot punggung di atas gurat sisi dan dibawah sirip punggung bagian depan dengan kemiringan 45 derajat ke arah kepala. Setelah penyuntikan induk dimasukan kembali ke dalam bak </w:t>
      </w:r>
    </w:p>
    <w:p w:rsidR="004D1F3C" w:rsidRDefault="004D1F3C" w:rsidP="004D1F3C">
      <w:pPr>
        <w:spacing w:line="480" w:lineRule="auto"/>
        <w:jc w:val="both"/>
        <w:rPr>
          <w:sz w:val="24"/>
          <w:szCs w:val="24"/>
        </w:rPr>
      </w:pPr>
    </w:p>
    <w:p w:rsidR="0026708E" w:rsidRPr="0023087B" w:rsidRDefault="0026708E" w:rsidP="004D1F3C">
      <w:pPr>
        <w:spacing w:line="480" w:lineRule="auto"/>
        <w:jc w:val="both"/>
        <w:rPr>
          <w:sz w:val="24"/>
          <w:szCs w:val="24"/>
        </w:rPr>
      </w:pPr>
      <w:r w:rsidRPr="0023087B">
        <w:rPr>
          <w:sz w:val="24"/>
          <w:szCs w:val="24"/>
        </w:rPr>
        <w:t>pemberokan untuk persiapan pengambilan telur pada keesokan harinya (Sunarma, 2004).</w:t>
      </w:r>
    </w:p>
    <w:p w:rsidR="0026708E" w:rsidRPr="0023087B" w:rsidRDefault="0026708E" w:rsidP="004D1F3C">
      <w:pPr>
        <w:pStyle w:val="ListParagraph"/>
        <w:numPr>
          <w:ilvl w:val="0"/>
          <w:numId w:val="2"/>
        </w:numPr>
        <w:spacing w:after="240"/>
        <w:ind w:left="142" w:hanging="142"/>
        <w:jc w:val="both"/>
        <w:rPr>
          <w:sz w:val="24"/>
          <w:szCs w:val="24"/>
        </w:rPr>
      </w:pPr>
      <w:r w:rsidRPr="0023087B">
        <w:rPr>
          <w:b/>
          <w:sz w:val="24"/>
          <w:szCs w:val="24"/>
        </w:rPr>
        <w:t>Pembuatan Larutan Teh</w:t>
      </w:r>
    </w:p>
    <w:p w:rsidR="0026708E" w:rsidRPr="0023087B" w:rsidRDefault="0026708E" w:rsidP="004D1F3C">
      <w:pPr>
        <w:spacing w:line="480" w:lineRule="auto"/>
        <w:ind w:firstLine="720"/>
        <w:jc w:val="both"/>
        <w:rPr>
          <w:sz w:val="24"/>
          <w:szCs w:val="24"/>
        </w:rPr>
      </w:pPr>
      <w:r w:rsidRPr="0023087B">
        <w:rPr>
          <w:sz w:val="24"/>
          <w:szCs w:val="24"/>
        </w:rPr>
        <w:t xml:space="preserve">Bubuk teh hitam didapatkan dari Kabupaten Solok Selatan dengan merek Liki Tea. Larutan teh dibuat satu jam sebelum induk ikan lele di srtiping, hal ini bertujuan agar larutan teh tidak mengalami proses oksidasi oleh enzim peroksidase yang terdapat pada teh. Adapun cara pembuatan larutannya yaitu dengan cara menimbang berat teh sesuai dengan perlakuan yang akan digunakan yaitu 6 g, 8 g, dan 10 g. Untuk perlakuan D0, air yang digunakan adalah air tawar. Untuk perlakuan D1, satu liter air yang sudah mendidih dicampur dengan teh sebanyak 6 gram sehingga konsentrasi menjadi 6 g/L. Untuk perlakuan D2 dan D3 proses pembuatan larutan teh sama dengan perlakuan D1 hanya saja konsentrasi teh yang digunakan adalah 8 gram dan 10 gram, sehingga dihasilkan konsentrasi 8 g/L dan 10 g/L. Selanjutnya perlakuan D0, D1, D2 dan D3 diambil larutannya dan dibagi kedalam masing-masing tiga buah baskom sebagai ulangan (Yustiati </w:t>
      </w:r>
      <w:r w:rsidRPr="0023087B">
        <w:rPr>
          <w:i/>
          <w:sz w:val="24"/>
          <w:szCs w:val="24"/>
        </w:rPr>
        <w:t>et al.</w:t>
      </w:r>
      <w:r w:rsidRPr="0023087B">
        <w:rPr>
          <w:sz w:val="24"/>
          <w:szCs w:val="24"/>
        </w:rPr>
        <w:t>, 2021).</w:t>
      </w:r>
    </w:p>
    <w:p w:rsidR="0075666F" w:rsidRPr="0023087B" w:rsidRDefault="0075666F" w:rsidP="002837F1">
      <w:pPr>
        <w:pStyle w:val="ListParagraph"/>
        <w:numPr>
          <w:ilvl w:val="0"/>
          <w:numId w:val="2"/>
        </w:numPr>
        <w:spacing w:before="240" w:after="240"/>
        <w:ind w:left="142" w:hanging="142"/>
        <w:jc w:val="both"/>
        <w:rPr>
          <w:sz w:val="24"/>
          <w:szCs w:val="24"/>
        </w:rPr>
      </w:pPr>
      <w:r w:rsidRPr="0023087B">
        <w:rPr>
          <w:b/>
          <w:sz w:val="24"/>
          <w:szCs w:val="24"/>
        </w:rPr>
        <w:t>Stripping/Pengambilan Sperma dan Telur</w:t>
      </w:r>
    </w:p>
    <w:p w:rsidR="0075666F" w:rsidRPr="0023087B" w:rsidRDefault="0075666F" w:rsidP="004D1F3C">
      <w:pPr>
        <w:tabs>
          <w:tab w:val="left" w:pos="567"/>
        </w:tabs>
        <w:spacing w:line="480" w:lineRule="auto"/>
        <w:jc w:val="both"/>
        <w:rPr>
          <w:sz w:val="24"/>
          <w:szCs w:val="24"/>
        </w:rPr>
      </w:pPr>
      <w:r w:rsidRPr="0023087B">
        <w:rPr>
          <w:sz w:val="24"/>
          <w:szCs w:val="24"/>
        </w:rPr>
        <w:tab/>
        <w:t xml:space="preserve">Jumlah induk yang dipijahkan untuk pengambilan telur dan sperma adalah dengan perbandingan jantan dan betina 1:1. Proses striping dilakukan pada saat induk betina sudah ovulasi. Pengecekan ovulasi dilakukan setelah 6 jam pasca penyuntikan kedua dengan cara mengurut perut induk betina dari arah kepala ke lubang genital dilakukan dengan pelan dan hati-hati. Apabila induk betina mengeluarkan telur, maka induk telah ovulasi dan siap untuk dilakukan proses pengurutan dan Jika hasil pengurutan telurnya keluar beserta darah , maka induk belum mengalami ovulasi sempurna, pengurutan dihentikan. Pengurutan selanjutnya dilakukan 1 jam berikutnya, hal ini dilakukan sampai telur yang dikeluarkan tidak berdarah. Selanjutnya permukaan kulit dan sirip induk terlebih dahulu dikeringkan dengan menggunakan serbet atau tisu, setelah induk kering dari air yang menempel pada kulit, dilakukan striping untuk mengeluarkan sel telur pada induk betina. Striping dilakukan dengan cara memegang pangkal ekor dengan menggunakan tangan kiri, sedangkan tangan kanan mengurut bagian perut paling depan ke arah lubang urogenital, sambil diposisikan ke dalam wadah. </w:t>
      </w:r>
    </w:p>
    <w:p w:rsidR="0075666F" w:rsidRPr="0023087B" w:rsidRDefault="0075666F" w:rsidP="004D1F3C">
      <w:pPr>
        <w:tabs>
          <w:tab w:val="left" w:pos="567"/>
        </w:tabs>
        <w:spacing w:line="480" w:lineRule="auto"/>
        <w:jc w:val="both"/>
        <w:rPr>
          <w:sz w:val="24"/>
          <w:szCs w:val="24"/>
        </w:rPr>
      </w:pPr>
      <w:r w:rsidRPr="0023087B">
        <w:rPr>
          <w:sz w:val="24"/>
          <w:szCs w:val="24"/>
        </w:rPr>
        <w:tab/>
        <w:t>Setelah proses striping selesai di lakukan, di tandai dengan habisnya semua telur yang ada pada perut induk dan mengeluarkan sedikit darah. Selanjutnya telur hasil striping di timbang total. Untuk mengetahui berapa banyak telur yang dihasilkan maka diambil sampel telur sebanyak 0,5 g dan dilakukan sebanyak 3 kali ulangan dalam 1 pasang induk ikan uji, kemudian telur dihitung jumlahnya satu per satu dan dikalikan dengan bobot total.</w:t>
      </w:r>
    </w:p>
    <w:p w:rsidR="00384A1F" w:rsidRPr="0023087B" w:rsidRDefault="0075666F" w:rsidP="004D1F3C">
      <w:pPr>
        <w:tabs>
          <w:tab w:val="left" w:pos="567"/>
        </w:tabs>
        <w:spacing w:line="480" w:lineRule="auto"/>
        <w:jc w:val="both"/>
        <w:rPr>
          <w:sz w:val="24"/>
          <w:szCs w:val="24"/>
        </w:rPr>
      </w:pPr>
      <w:r w:rsidRPr="0023087B">
        <w:rPr>
          <w:sz w:val="24"/>
          <w:szCs w:val="24"/>
        </w:rPr>
        <w:tab/>
        <w:t xml:space="preserve">Telur yang keluar dari lubang genital ikan betina ditampung dalam wadah untuk pembuahan. Pembuahan dilakukan dengan cara mencampurkan telur hasil striping dan sperma dari induk jantan. Pengambilan sperma induk jantan dilakukan dengan cara membedah induk jantan menggunakan gunting bedah. Induk jantan dibedah secara vertikal tepat di belakang tutup insang, perut digunting ke arah atas mulai dari anus sampai ke bagian belakang insang, kemudian diambil kantong sperma menggunakan pinset, dibersihkan dari sisa-sisa darah yang menempel menggunakan tisu sampai benar-benar bersih, kemudian dihancurkan dengan cara menggunting-gunting kantong spermanya sampai hancur di dalam mangkuk, letakkan mangkuk yang berisi sperma pada baskom yang berisi bongkahan batu es untuk mempertahankan motilitas. Encerkan sperma dengan menambahkan larutan fisiologis NaCl 0,9% dengan perbandingan 1:100. </w:t>
      </w:r>
    </w:p>
    <w:p w:rsidR="0075666F" w:rsidRPr="0023087B" w:rsidRDefault="0075666F" w:rsidP="004D1F3C">
      <w:pPr>
        <w:pStyle w:val="ListParagraph"/>
        <w:numPr>
          <w:ilvl w:val="0"/>
          <w:numId w:val="2"/>
        </w:numPr>
        <w:spacing w:after="240"/>
        <w:ind w:left="142" w:hanging="142"/>
        <w:jc w:val="both"/>
        <w:rPr>
          <w:sz w:val="24"/>
          <w:szCs w:val="24"/>
        </w:rPr>
      </w:pPr>
      <w:r w:rsidRPr="0023087B">
        <w:rPr>
          <w:rFonts w:eastAsia="Calibri"/>
          <w:b/>
          <w:bCs/>
          <w:sz w:val="24"/>
          <w:szCs w:val="24"/>
        </w:rPr>
        <w:t>Perendaman Telur Dengan Larutan Teh</w:t>
      </w:r>
    </w:p>
    <w:p w:rsidR="0075666F" w:rsidRPr="0023087B" w:rsidRDefault="0075666F" w:rsidP="004D1F3C">
      <w:pPr>
        <w:tabs>
          <w:tab w:val="left" w:pos="567"/>
        </w:tabs>
        <w:spacing w:line="480" w:lineRule="auto"/>
        <w:jc w:val="both"/>
        <w:rPr>
          <w:sz w:val="24"/>
          <w:szCs w:val="24"/>
        </w:rPr>
      </w:pPr>
      <w:r w:rsidRPr="0023087B">
        <w:rPr>
          <w:sz w:val="24"/>
          <w:szCs w:val="24"/>
        </w:rPr>
        <w:tab/>
        <w:t>Perendaman telur dengan larutan teh dilakukan 5 menit  setelah pembuahan (Pratiwi</w:t>
      </w:r>
      <w:r w:rsidRPr="0023087B">
        <w:rPr>
          <w:i/>
          <w:sz w:val="24"/>
          <w:szCs w:val="24"/>
        </w:rPr>
        <w:t xml:space="preserve"> et al</w:t>
      </w:r>
      <w:r w:rsidRPr="0023087B">
        <w:rPr>
          <w:sz w:val="24"/>
          <w:szCs w:val="24"/>
        </w:rPr>
        <w:t xml:space="preserve">., 2020). Karena bila dilakukan sebelum pembuahan akan menyebabkan pengembangan lapisan </w:t>
      </w:r>
      <w:r w:rsidRPr="0023087B">
        <w:rPr>
          <w:i/>
          <w:sz w:val="24"/>
          <w:szCs w:val="24"/>
        </w:rPr>
        <w:t>perivitellin</w:t>
      </w:r>
      <w:r w:rsidRPr="0023087B">
        <w:rPr>
          <w:sz w:val="24"/>
          <w:szCs w:val="24"/>
        </w:rPr>
        <w:t xml:space="preserve"> dalam telur menjadi semakin besar yang dapat berakibat pada penutupan lubang </w:t>
      </w:r>
      <w:r w:rsidRPr="0023087B">
        <w:rPr>
          <w:i/>
          <w:sz w:val="24"/>
          <w:szCs w:val="24"/>
        </w:rPr>
        <w:t>mikrofil</w:t>
      </w:r>
      <w:r w:rsidRPr="0023087B">
        <w:rPr>
          <w:sz w:val="24"/>
          <w:szCs w:val="24"/>
        </w:rPr>
        <w:t xml:space="preserve"> telur sehingga peluang sperma untuk penetrasi ke dalam telur semakin kecil (Alhazza </w:t>
      </w:r>
      <w:r w:rsidRPr="0023087B">
        <w:rPr>
          <w:i/>
          <w:sz w:val="24"/>
          <w:szCs w:val="24"/>
        </w:rPr>
        <w:t>et al</w:t>
      </w:r>
      <w:r w:rsidRPr="0023087B">
        <w:rPr>
          <w:sz w:val="24"/>
          <w:szCs w:val="24"/>
        </w:rPr>
        <w:t xml:space="preserve">., 2003). Sebelum proses perendaman terlebih dahulu dilakukan persiapan wadah berupa baskom plastik yang telah dikeringkan sebelumnya sebanyak 36 buah diisi air 1 L. Dituangkan masing-masing larutan teh sesuai dengan dosisnya ke dalam baskom (6 g/L, 8 g/L, 10 g/L), persiapan ini dilakukan sebelum </w:t>
      </w:r>
      <w:r w:rsidRPr="0023087B">
        <w:rPr>
          <w:i/>
          <w:sz w:val="24"/>
          <w:szCs w:val="24"/>
        </w:rPr>
        <w:t>fertilisasi</w:t>
      </w:r>
      <w:r w:rsidRPr="0023087B">
        <w:rPr>
          <w:sz w:val="24"/>
          <w:szCs w:val="24"/>
        </w:rPr>
        <w:t>. Setelah itu masukkan tapisan santan untuk tempat penebaran telur pada masing-masing wadah yang berisi larutan teh sesuai dosis. Telur yang telah difertilisasi ditebar pada tapisan santan dalam baskom plastik yang berisi larutan teh sesuai dengan urutan perlakuan yang telah dibuat hingga telur terendam sepenuhnya dan rendam sesuai perlakuan (2 menit, 4 menit, 6 menit) kemudian dibilas dengan air bersih agar tidak ada larutan teh</w:t>
      </w:r>
      <w:r w:rsidRPr="0023087B">
        <w:rPr>
          <w:sz w:val="24"/>
          <w:szCs w:val="24"/>
          <w:lang w:val="en-US"/>
        </w:rPr>
        <w:t xml:space="preserve"> </w:t>
      </w:r>
      <w:r w:rsidRPr="0023087B">
        <w:rPr>
          <w:sz w:val="24"/>
          <w:szCs w:val="24"/>
        </w:rPr>
        <w:t>yang tersisa. Kemudian tapisan santan diangkat ke dalam wadah penetasan berupa akuarium</w:t>
      </w:r>
      <w:r w:rsidRPr="0023087B">
        <w:rPr>
          <w:sz w:val="24"/>
          <w:szCs w:val="24"/>
          <w:lang w:val="en-US"/>
        </w:rPr>
        <w:t xml:space="preserve">. </w:t>
      </w:r>
      <w:proofErr w:type="spellStart"/>
      <w:r w:rsidRPr="0023087B">
        <w:rPr>
          <w:sz w:val="24"/>
          <w:szCs w:val="24"/>
          <w:lang w:val="en-US"/>
        </w:rPr>
        <w:t>Pengamatan</w:t>
      </w:r>
      <w:proofErr w:type="spellEnd"/>
      <w:r w:rsidRPr="0023087B">
        <w:rPr>
          <w:sz w:val="24"/>
          <w:szCs w:val="24"/>
          <w:lang w:val="en-US"/>
        </w:rPr>
        <w:t xml:space="preserve"> </w:t>
      </w:r>
      <w:proofErr w:type="spellStart"/>
      <w:r w:rsidRPr="0023087B">
        <w:rPr>
          <w:sz w:val="24"/>
          <w:szCs w:val="24"/>
          <w:lang w:val="en-US"/>
        </w:rPr>
        <w:t>daya</w:t>
      </w:r>
      <w:proofErr w:type="spellEnd"/>
      <w:r w:rsidRPr="0023087B">
        <w:rPr>
          <w:sz w:val="24"/>
          <w:szCs w:val="24"/>
          <w:lang w:val="en-US"/>
        </w:rPr>
        <w:t xml:space="preserve"> </w:t>
      </w:r>
      <w:proofErr w:type="spellStart"/>
      <w:r w:rsidRPr="0023087B">
        <w:rPr>
          <w:sz w:val="24"/>
          <w:szCs w:val="24"/>
          <w:lang w:val="en-US"/>
        </w:rPr>
        <w:t>rekat</w:t>
      </w:r>
      <w:proofErr w:type="spellEnd"/>
      <w:r w:rsidRPr="0023087B">
        <w:rPr>
          <w:sz w:val="24"/>
          <w:szCs w:val="24"/>
          <w:lang w:val="en-US"/>
        </w:rPr>
        <w:t xml:space="preserve"> </w:t>
      </w:r>
      <w:proofErr w:type="spellStart"/>
      <w:r w:rsidRPr="0023087B">
        <w:rPr>
          <w:sz w:val="24"/>
          <w:szCs w:val="24"/>
          <w:lang w:val="en-US"/>
        </w:rPr>
        <w:t>dilakukan</w:t>
      </w:r>
      <w:proofErr w:type="spellEnd"/>
      <w:r w:rsidRPr="0023087B">
        <w:rPr>
          <w:sz w:val="24"/>
          <w:szCs w:val="24"/>
          <w:lang w:val="en-US"/>
        </w:rPr>
        <w:t xml:space="preserve"> 6-12 jam </w:t>
      </w:r>
      <w:proofErr w:type="spellStart"/>
      <w:r w:rsidRPr="0023087B">
        <w:rPr>
          <w:sz w:val="24"/>
          <w:szCs w:val="24"/>
          <w:lang w:val="en-US"/>
        </w:rPr>
        <w:t>setelah</w:t>
      </w:r>
      <w:proofErr w:type="spellEnd"/>
      <w:r w:rsidRPr="0023087B">
        <w:rPr>
          <w:sz w:val="24"/>
          <w:szCs w:val="24"/>
          <w:lang w:val="en-US"/>
        </w:rPr>
        <w:t xml:space="preserve"> </w:t>
      </w:r>
      <w:proofErr w:type="spellStart"/>
      <w:r w:rsidRPr="0023087B">
        <w:rPr>
          <w:sz w:val="24"/>
          <w:szCs w:val="24"/>
          <w:lang w:val="en-US"/>
        </w:rPr>
        <w:t>telur</w:t>
      </w:r>
      <w:proofErr w:type="spellEnd"/>
      <w:r w:rsidRPr="0023087B">
        <w:rPr>
          <w:sz w:val="24"/>
          <w:szCs w:val="24"/>
          <w:lang w:val="en-US"/>
        </w:rPr>
        <w:t xml:space="preserve"> </w:t>
      </w:r>
      <w:proofErr w:type="spellStart"/>
      <w:r w:rsidRPr="0023087B">
        <w:rPr>
          <w:sz w:val="24"/>
          <w:szCs w:val="24"/>
          <w:lang w:val="en-US"/>
        </w:rPr>
        <w:t>dipindahkan</w:t>
      </w:r>
      <w:proofErr w:type="spellEnd"/>
      <w:r w:rsidRPr="0023087B">
        <w:rPr>
          <w:sz w:val="24"/>
          <w:szCs w:val="24"/>
          <w:lang w:val="en-US"/>
        </w:rPr>
        <w:t xml:space="preserve"> </w:t>
      </w:r>
      <w:proofErr w:type="spellStart"/>
      <w:r w:rsidRPr="0023087B">
        <w:rPr>
          <w:sz w:val="24"/>
          <w:szCs w:val="24"/>
          <w:lang w:val="en-US"/>
        </w:rPr>
        <w:t>ke</w:t>
      </w:r>
      <w:proofErr w:type="spellEnd"/>
      <w:r w:rsidRPr="0023087B">
        <w:rPr>
          <w:sz w:val="24"/>
          <w:szCs w:val="24"/>
          <w:lang w:val="en-US"/>
        </w:rPr>
        <w:t xml:space="preserve"> </w:t>
      </w:r>
      <w:proofErr w:type="spellStart"/>
      <w:r w:rsidRPr="0023087B">
        <w:rPr>
          <w:sz w:val="24"/>
          <w:szCs w:val="24"/>
          <w:lang w:val="en-US"/>
        </w:rPr>
        <w:t>wadah</w:t>
      </w:r>
      <w:proofErr w:type="spellEnd"/>
      <w:r w:rsidRPr="0023087B">
        <w:rPr>
          <w:sz w:val="24"/>
          <w:szCs w:val="24"/>
          <w:lang w:val="en-US"/>
        </w:rPr>
        <w:t xml:space="preserve"> </w:t>
      </w:r>
      <w:proofErr w:type="spellStart"/>
      <w:r w:rsidRPr="0023087B">
        <w:rPr>
          <w:sz w:val="24"/>
          <w:szCs w:val="24"/>
          <w:lang w:val="en-US"/>
        </w:rPr>
        <w:t>penetasan</w:t>
      </w:r>
      <w:proofErr w:type="spellEnd"/>
      <w:r w:rsidRPr="0023087B">
        <w:rPr>
          <w:sz w:val="24"/>
          <w:szCs w:val="24"/>
          <w:lang w:val="en-US"/>
        </w:rPr>
        <w:t xml:space="preserve"> (</w:t>
      </w:r>
      <w:proofErr w:type="spellStart"/>
      <w:r w:rsidRPr="0023087B">
        <w:rPr>
          <w:sz w:val="24"/>
          <w:szCs w:val="24"/>
          <w:lang w:val="en-US"/>
        </w:rPr>
        <w:t>Kordi</w:t>
      </w:r>
      <w:proofErr w:type="spellEnd"/>
      <w:r w:rsidRPr="0023087B">
        <w:rPr>
          <w:sz w:val="24"/>
          <w:szCs w:val="24"/>
          <w:lang w:val="en-US"/>
        </w:rPr>
        <w:t>, 2015)</w:t>
      </w:r>
      <w:r w:rsidRPr="0023087B">
        <w:rPr>
          <w:sz w:val="24"/>
          <w:szCs w:val="24"/>
        </w:rPr>
        <w:t>. Pengamatan daya rekat telur dilakukan dengan cara menghitung rata-rata jumlah telur dalam 0,5 g kemudian dikurangi jumlah telur yang tidak menempel sehingga didapatkan jumlah telur yang menempel setiap perlakuan. Untuk memastikan antar telur tidak menempel satu sama lain sebelumnya wadah berisi telur digoyangkan secara perlahan sehingga terjadi pemisahan antar telur. Kemudian pengamatan derajat pembuahan telur dihitung 9-10 jam setelah fertilisasi</w:t>
      </w:r>
      <w:r w:rsidRPr="0023087B">
        <w:rPr>
          <w:b/>
          <w:sz w:val="24"/>
          <w:szCs w:val="24"/>
        </w:rPr>
        <w:t xml:space="preserve"> (</w:t>
      </w:r>
      <w:r w:rsidRPr="0023087B">
        <w:rPr>
          <w:rStyle w:val="Strong"/>
          <w:rFonts w:eastAsiaTheme="majorEastAsia"/>
          <w:b w:val="0"/>
          <w:sz w:val="24"/>
          <w:szCs w:val="24"/>
        </w:rPr>
        <w:t>Brahmantya dan Pramudito</w:t>
      </w:r>
      <w:r w:rsidRPr="0023087B">
        <w:rPr>
          <w:rStyle w:val="Strong"/>
          <w:rFonts w:eastAsiaTheme="majorEastAsia"/>
          <w:sz w:val="24"/>
          <w:szCs w:val="24"/>
        </w:rPr>
        <w:t xml:space="preserve">, </w:t>
      </w:r>
      <w:r w:rsidRPr="0023087B">
        <w:rPr>
          <w:sz w:val="24"/>
          <w:szCs w:val="24"/>
        </w:rPr>
        <w:t>2017). Telur yang tidak berhasil dibuahi diambil dari wadah penetasan dan dibuang untuk menghindari terjadinya kontaminasi bakteri dan jamur terhadap telur-telur yang terbuahi dan kualitas air pemeliharaan.</w:t>
      </w:r>
    </w:p>
    <w:p w:rsidR="0075666F" w:rsidRPr="0023087B" w:rsidRDefault="0075666F" w:rsidP="004D1F3C">
      <w:pPr>
        <w:pStyle w:val="ListParagraph"/>
        <w:numPr>
          <w:ilvl w:val="0"/>
          <w:numId w:val="2"/>
        </w:numPr>
        <w:spacing w:after="240"/>
        <w:ind w:left="142" w:hanging="142"/>
        <w:jc w:val="both"/>
        <w:rPr>
          <w:sz w:val="24"/>
          <w:szCs w:val="24"/>
        </w:rPr>
      </w:pPr>
      <w:r w:rsidRPr="0023087B">
        <w:rPr>
          <w:b/>
          <w:sz w:val="24"/>
          <w:szCs w:val="24"/>
        </w:rPr>
        <w:t>Penetasan Telur</w:t>
      </w:r>
    </w:p>
    <w:p w:rsidR="0075666F" w:rsidRPr="0023087B" w:rsidRDefault="0075666F" w:rsidP="004D1F3C">
      <w:pPr>
        <w:spacing w:line="480" w:lineRule="auto"/>
        <w:jc w:val="both"/>
        <w:rPr>
          <w:sz w:val="24"/>
          <w:szCs w:val="24"/>
        </w:rPr>
      </w:pPr>
      <w:r w:rsidRPr="0023087B">
        <w:rPr>
          <w:sz w:val="24"/>
          <w:szCs w:val="24"/>
        </w:rPr>
        <w:tab/>
        <w:t xml:space="preserve">Telur yang ada pada tapisan santan dalam akuarium yang telah diberi aerasi dihitung berapa jumlah telur yang menetas, jumlah telur yang dimasukkan sebanyak 0,5 g. Untuk penghitungan telur terbuahi yaitu setelah 9-10 jam </w:t>
      </w:r>
      <w:r w:rsidRPr="0023087B">
        <w:rPr>
          <w:i/>
          <w:sz w:val="24"/>
          <w:szCs w:val="24"/>
        </w:rPr>
        <w:t>fertilisasi</w:t>
      </w:r>
      <w:r w:rsidRPr="0023087B">
        <w:rPr>
          <w:sz w:val="24"/>
          <w:szCs w:val="24"/>
        </w:rPr>
        <w:t xml:space="preserve"> (Nuraini </w:t>
      </w:r>
      <w:r w:rsidRPr="0023087B">
        <w:rPr>
          <w:i/>
          <w:sz w:val="24"/>
          <w:szCs w:val="24"/>
        </w:rPr>
        <w:t xml:space="preserve">et al., </w:t>
      </w:r>
      <w:r w:rsidRPr="0023087B">
        <w:rPr>
          <w:sz w:val="24"/>
          <w:szCs w:val="24"/>
        </w:rPr>
        <w:t>2013). Kemudian telur yang tidak terbuahi akan berwarna putih susu dan dibuang, selanjutnya telur diinkubasi kembali dan perhitungan penetasan telur dilakukan 9-10 jam setelah telur menetas.</w:t>
      </w:r>
    </w:p>
    <w:p w:rsidR="0075666F" w:rsidRPr="0023087B" w:rsidRDefault="0075666F" w:rsidP="004D1F3C">
      <w:pPr>
        <w:spacing w:after="240"/>
        <w:jc w:val="both"/>
        <w:rPr>
          <w:b/>
          <w:sz w:val="24"/>
          <w:szCs w:val="24"/>
        </w:rPr>
      </w:pPr>
      <w:r w:rsidRPr="0023087B">
        <w:rPr>
          <w:b/>
          <w:sz w:val="24"/>
          <w:szCs w:val="24"/>
        </w:rPr>
        <w:t>Parameter</w:t>
      </w:r>
    </w:p>
    <w:p w:rsidR="0075666F" w:rsidRPr="0023087B" w:rsidRDefault="0075666F" w:rsidP="002837F1">
      <w:pPr>
        <w:pStyle w:val="ListParagraph"/>
        <w:numPr>
          <w:ilvl w:val="0"/>
          <w:numId w:val="2"/>
        </w:numPr>
        <w:spacing w:before="240" w:after="240"/>
        <w:ind w:left="142" w:hanging="142"/>
        <w:jc w:val="both"/>
        <w:rPr>
          <w:b/>
          <w:sz w:val="24"/>
          <w:szCs w:val="24"/>
        </w:rPr>
      </w:pPr>
      <w:r w:rsidRPr="0023087B">
        <w:rPr>
          <w:b/>
          <w:sz w:val="24"/>
          <w:szCs w:val="24"/>
        </w:rPr>
        <w:t>Daya Rekat Telur Ikan Lele Lokal</w:t>
      </w:r>
    </w:p>
    <w:p w:rsidR="0075666F" w:rsidRPr="0023087B" w:rsidRDefault="0075666F" w:rsidP="004D1F3C">
      <w:pPr>
        <w:tabs>
          <w:tab w:val="left" w:pos="426"/>
          <w:tab w:val="left" w:pos="567"/>
        </w:tabs>
        <w:spacing w:line="480" w:lineRule="auto"/>
        <w:jc w:val="both"/>
        <w:rPr>
          <w:sz w:val="24"/>
          <w:szCs w:val="24"/>
        </w:rPr>
      </w:pPr>
      <w:r w:rsidRPr="0023087B">
        <w:rPr>
          <w:sz w:val="24"/>
          <w:szCs w:val="24"/>
        </w:rPr>
        <w:tab/>
        <w:t xml:space="preserve">Parameter daya rekat ikan lele lokal dalam penelitian ini diamati dengan cara melihat langsung terjadi atau tidak saling menempelnya antara satu telur dengan telur lainnya. Telur dikatakan merekat apabila ada dua telur atau lebih yang saling menempel. Telur yang saling menempel dicatat berapa banyak jumlahnya kemudian di persentasekan (Al-Gamal 2008 </w:t>
      </w:r>
      <w:r w:rsidRPr="0023087B">
        <w:rPr>
          <w:i/>
          <w:sz w:val="24"/>
          <w:szCs w:val="24"/>
        </w:rPr>
        <w:t>dalam</w:t>
      </w:r>
      <w:r w:rsidRPr="0023087B">
        <w:rPr>
          <w:sz w:val="24"/>
          <w:szCs w:val="24"/>
        </w:rPr>
        <w:t xml:space="preserve"> Fitriana </w:t>
      </w:r>
      <w:r w:rsidRPr="0023087B">
        <w:rPr>
          <w:i/>
          <w:sz w:val="24"/>
          <w:szCs w:val="24"/>
        </w:rPr>
        <w:t>et al.,</w:t>
      </w:r>
      <w:r w:rsidRPr="0023087B">
        <w:rPr>
          <w:sz w:val="24"/>
          <w:szCs w:val="24"/>
        </w:rPr>
        <w:t xml:space="preserve"> 2021).</w:t>
      </w:r>
    </w:p>
    <w:p w:rsidR="00A2142C" w:rsidRPr="0023087B" w:rsidRDefault="00A2142C" w:rsidP="006E69FC">
      <w:pPr>
        <w:tabs>
          <w:tab w:val="left" w:pos="426"/>
          <w:tab w:val="left" w:pos="567"/>
        </w:tabs>
        <w:jc w:val="both"/>
        <w:rPr>
          <w:sz w:val="24"/>
          <w:szCs w:val="24"/>
        </w:rPr>
      </w:pPr>
    </w:p>
    <w:p w:rsidR="0007631C" w:rsidRPr="0023087B" w:rsidRDefault="0075666F" w:rsidP="006E69FC">
      <w:pPr>
        <w:rPr>
          <w:noProof/>
          <w:sz w:val="24"/>
          <w:szCs w:val="24"/>
        </w:rPr>
      </w:pPr>
      <w:r w:rsidRPr="0023087B">
        <w:rPr>
          <w:noProof/>
          <w:sz w:val="24"/>
          <w:szCs w:val="24"/>
        </w:rPr>
        <w:t xml:space="preserve">Daya Rekat Telur (%) = </w:t>
      </w:r>
      <m:oMath>
        <m:f>
          <m:fPr>
            <m:ctrlPr>
              <w:rPr>
                <w:rFonts w:ascii="Cambria Math" w:eastAsia="Calibri" w:hAnsi="Cambria Math"/>
                <w:i/>
                <w:noProof/>
                <w:sz w:val="24"/>
                <w:szCs w:val="24"/>
              </w:rPr>
            </m:ctrlPr>
          </m:fPr>
          <m:num>
            <m:r>
              <w:rPr>
                <w:rFonts w:ascii="Cambria Math" w:hAnsi="Cambria Math"/>
                <w:noProof/>
                <w:sz w:val="24"/>
                <w:szCs w:val="24"/>
              </w:rPr>
              <m:t>Jumlah Telur yang Menempel</m:t>
            </m:r>
          </m:num>
          <m:den>
            <m:r>
              <w:rPr>
                <w:rFonts w:ascii="Cambria Math" w:hAnsi="Cambria Math"/>
                <w:noProof/>
                <w:sz w:val="24"/>
                <w:szCs w:val="24"/>
              </w:rPr>
              <m:t>Jumlah Telur Sampel</m:t>
            </m:r>
          </m:den>
        </m:f>
      </m:oMath>
      <w:r w:rsidRPr="0023087B">
        <w:rPr>
          <w:noProof/>
          <w:sz w:val="24"/>
          <w:szCs w:val="24"/>
        </w:rPr>
        <w:t xml:space="preserve"> x 100%</w:t>
      </w:r>
    </w:p>
    <w:p w:rsidR="0075666F" w:rsidRPr="0023087B" w:rsidRDefault="0075666F" w:rsidP="002837F1">
      <w:pPr>
        <w:pStyle w:val="ListParagraph"/>
        <w:numPr>
          <w:ilvl w:val="0"/>
          <w:numId w:val="2"/>
        </w:numPr>
        <w:tabs>
          <w:tab w:val="left" w:pos="426"/>
          <w:tab w:val="left" w:pos="567"/>
        </w:tabs>
        <w:spacing w:before="240" w:after="240"/>
        <w:ind w:left="142" w:hanging="142"/>
        <w:rPr>
          <w:b/>
          <w:sz w:val="24"/>
          <w:szCs w:val="24"/>
        </w:rPr>
      </w:pPr>
      <w:r w:rsidRPr="0023087B">
        <w:rPr>
          <w:b/>
          <w:sz w:val="24"/>
          <w:szCs w:val="24"/>
        </w:rPr>
        <w:t>Telur Tidak Merekat</w:t>
      </w:r>
    </w:p>
    <w:p w:rsidR="0075666F" w:rsidRPr="0023087B" w:rsidRDefault="0075666F" w:rsidP="004D1F3C">
      <w:pPr>
        <w:spacing w:line="480" w:lineRule="auto"/>
        <w:ind w:firstLine="710"/>
        <w:contextualSpacing/>
        <w:jc w:val="both"/>
        <w:rPr>
          <w:noProof/>
          <w:sz w:val="24"/>
          <w:szCs w:val="24"/>
        </w:rPr>
      </w:pPr>
      <w:r w:rsidRPr="0023087B">
        <w:rPr>
          <w:noProof/>
          <w:sz w:val="24"/>
          <w:szCs w:val="24"/>
        </w:rPr>
        <w:t>Setelah didapatkan hasil daya rekat telur dilakukan juga perhitungan telur tidak merekat dengan cara mencatat  jumlah telur yang tidak menempel kemudian di</w:t>
      </w:r>
      <w:r w:rsidRPr="0023087B">
        <w:rPr>
          <w:sz w:val="24"/>
          <w:szCs w:val="24"/>
        </w:rPr>
        <w:t>persentase</w:t>
      </w:r>
      <w:r w:rsidRPr="0023087B">
        <w:rPr>
          <w:noProof/>
          <w:sz w:val="24"/>
          <w:szCs w:val="24"/>
        </w:rPr>
        <w:t xml:space="preserve">kan. Untuk cara perhitungannya </w:t>
      </w:r>
      <w:r w:rsidRPr="0023087B">
        <w:rPr>
          <w:sz w:val="24"/>
          <w:szCs w:val="24"/>
        </w:rPr>
        <w:t xml:space="preserve">menurut Kareem </w:t>
      </w:r>
      <w:r w:rsidRPr="0023087B">
        <w:rPr>
          <w:i/>
          <w:sz w:val="24"/>
          <w:szCs w:val="24"/>
        </w:rPr>
        <w:t>et al.</w:t>
      </w:r>
      <w:r w:rsidRPr="0023087B">
        <w:rPr>
          <w:sz w:val="24"/>
          <w:szCs w:val="24"/>
        </w:rPr>
        <w:t xml:space="preserve"> (2017) </w:t>
      </w:r>
      <w:r w:rsidRPr="0023087B">
        <w:rPr>
          <w:noProof/>
          <w:sz w:val="24"/>
          <w:szCs w:val="24"/>
        </w:rPr>
        <w:t>disajikan dengan rumus:</w:t>
      </w:r>
    </w:p>
    <w:p w:rsidR="00CC1416" w:rsidRPr="0023087B" w:rsidRDefault="0075666F" w:rsidP="008D1A6A">
      <w:pPr>
        <w:ind w:right="-425"/>
        <w:contextualSpacing/>
        <w:rPr>
          <w:noProof/>
          <w:sz w:val="24"/>
          <w:szCs w:val="24"/>
        </w:rPr>
      </w:pPr>
      <w:r w:rsidRPr="0023087B">
        <w:rPr>
          <w:noProof/>
          <w:sz w:val="24"/>
          <w:szCs w:val="24"/>
        </w:rPr>
        <w:t xml:space="preserve">Telur Tidak Merekat (%) = </w:t>
      </w:r>
      <m:oMath>
        <m:f>
          <m:fPr>
            <m:ctrlPr>
              <w:rPr>
                <w:rFonts w:ascii="Cambria Math" w:eastAsia="Calibri" w:hAnsi="Cambria Math"/>
                <w:i/>
                <w:noProof/>
                <w:sz w:val="24"/>
                <w:szCs w:val="24"/>
              </w:rPr>
            </m:ctrlPr>
          </m:fPr>
          <m:num>
            <m:r>
              <w:rPr>
                <w:rFonts w:ascii="Cambria Math" w:hAnsi="Cambria Math"/>
                <w:noProof/>
                <w:sz w:val="24"/>
                <w:szCs w:val="24"/>
              </w:rPr>
              <m:t>Jumlah Telur yang  Tidak Menempel</m:t>
            </m:r>
          </m:num>
          <m:den>
            <m:r>
              <w:rPr>
                <w:rFonts w:ascii="Cambria Math" w:hAnsi="Cambria Math"/>
                <w:noProof/>
                <w:sz w:val="24"/>
                <w:szCs w:val="24"/>
              </w:rPr>
              <m:t>Jumlah Telur Sampel</m:t>
            </m:r>
          </m:den>
        </m:f>
      </m:oMath>
      <w:r w:rsidR="008D1A6A" w:rsidRPr="0023087B">
        <w:rPr>
          <w:noProof/>
          <w:sz w:val="24"/>
          <w:szCs w:val="24"/>
        </w:rPr>
        <w:t xml:space="preserve"> x </w:t>
      </w:r>
      <w:r w:rsidRPr="0023087B">
        <w:rPr>
          <w:noProof/>
          <w:sz w:val="24"/>
          <w:szCs w:val="24"/>
        </w:rPr>
        <w:t>100%</w:t>
      </w:r>
    </w:p>
    <w:p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Derajat Pembuahan (FR)</w:t>
      </w:r>
    </w:p>
    <w:p w:rsidR="0007631C" w:rsidRPr="0023087B" w:rsidRDefault="0007631C" w:rsidP="004D1F3C">
      <w:pPr>
        <w:spacing w:line="480" w:lineRule="auto"/>
        <w:jc w:val="both"/>
        <w:rPr>
          <w:sz w:val="24"/>
          <w:szCs w:val="24"/>
        </w:rPr>
      </w:pPr>
      <w:r w:rsidRPr="0023087B">
        <w:rPr>
          <w:b/>
          <w:sz w:val="24"/>
          <w:szCs w:val="24"/>
        </w:rPr>
        <w:tab/>
      </w:r>
      <w:r w:rsidRPr="0023087B">
        <w:rPr>
          <w:sz w:val="24"/>
          <w:szCs w:val="24"/>
        </w:rPr>
        <w:t xml:space="preserve">Derajat pembuahan dihitung 10 jam setelah fertilisasi dengan membandingkan jumlah telur yang terlihat bening atau dibuahi dengan telur yang berwarna putih susu atau yang tidak dibuahi . Adapun cara perhitungannya disajikan dengan rumus (Thisom 2008 </w:t>
      </w:r>
      <w:r w:rsidRPr="0023087B">
        <w:rPr>
          <w:i/>
          <w:sz w:val="24"/>
          <w:szCs w:val="24"/>
        </w:rPr>
        <w:t>dalam</w:t>
      </w:r>
      <w:r w:rsidRPr="0023087B">
        <w:rPr>
          <w:sz w:val="24"/>
          <w:szCs w:val="24"/>
        </w:rPr>
        <w:t xml:space="preserve"> Fitriana </w:t>
      </w:r>
      <w:r w:rsidRPr="0023087B">
        <w:rPr>
          <w:i/>
          <w:sz w:val="24"/>
          <w:szCs w:val="24"/>
        </w:rPr>
        <w:t>et al.,</w:t>
      </w:r>
      <w:r w:rsidRPr="0023087B">
        <w:rPr>
          <w:sz w:val="24"/>
          <w:szCs w:val="24"/>
        </w:rPr>
        <w:t xml:space="preserve"> 2021):</w:t>
      </w:r>
    </w:p>
    <w:p w:rsidR="0007631C" w:rsidRPr="0023087B" w:rsidRDefault="0007631C" w:rsidP="006E69FC">
      <w:pPr>
        <w:rPr>
          <w:rFonts w:eastAsia="Calibri"/>
          <w:bCs/>
          <w:sz w:val="24"/>
          <w:szCs w:val="24"/>
        </w:rPr>
      </w:pPr>
      <w:r w:rsidRPr="0023087B">
        <w:rPr>
          <w:sz w:val="24"/>
          <w:szCs w:val="24"/>
        </w:rPr>
        <w:t xml:space="preserve">(FR %) =  </w:t>
      </w:r>
      <m:oMath>
        <m:f>
          <m:fPr>
            <m:ctrlPr>
              <w:rPr>
                <w:rFonts w:ascii="Cambria Math" w:eastAsia="Calibri" w:hAnsi="Cambria Math"/>
                <w:bCs/>
                <w:sz w:val="24"/>
                <w:szCs w:val="24"/>
              </w:rPr>
            </m:ctrlPr>
          </m:fPr>
          <m:num>
            <m:r>
              <m:rPr>
                <m:sty m:val="p"/>
              </m:rPr>
              <w:rPr>
                <w:rFonts w:ascii="Cambria Math" w:eastAsia="Calibri" w:hAnsi="Cambria Math"/>
                <w:sz w:val="24"/>
                <w:szCs w:val="24"/>
              </w:rPr>
              <m:t>Jumlah Telur Terbuahi</m:t>
            </m:r>
          </m:num>
          <m:den>
            <m:r>
              <m:rPr>
                <m:sty m:val="p"/>
              </m:rPr>
              <w:rPr>
                <w:rFonts w:ascii="Cambria Math" w:eastAsia="Calibri" w:hAnsi="Cambria Math"/>
                <w:sz w:val="24"/>
                <w:szCs w:val="24"/>
              </w:rPr>
              <m:t>Jumlah Telur sampel</m:t>
            </m:r>
          </m:den>
        </m:f>
      </m:oMath>
      <w:r w:rsidRPr="0023087B">
        <w:rPr>
          <w:rFonts w:eastAsia="Calibri"/>
          <w:bCs/>
          <w:sz w:val="24"/>
          <w:szCs w:val="24"/>
        </w:rPr>
        <w:t xml:space="preserve">  x 100%</w:t>
      </w:r>
    </w:p>
    <w:p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Derajat Penetasan (HR)</w:t>
      </w:r>
    </w:p>
    <w:p w:rsidR="0007631C" w:rsidRPr="0023087B" w:rsidRDefault="0007631C" w:rsidP="004D1F3C">
      <w:pPr>
        <w:spacing w:line="480" w:lineRule="auto"/>
        <w:jc w:val="both"/>
        <w:rPr>
          <w:sz w:val="24"/>
          <w:szCs w:val="24"/>
        </w:rPr>
      </w:pPr>
      <w:r w:rsidRPr="0023087B">
        <w:rPr>
          <w:sz w:val="24"/>
          <w:szCs w:val="24"/>
        </w:rPr>
        <w:tab/>
        <w:t xml:space="preserve">Delapan jam setelah telur menetas, larva dihitung untuk menentukan </w:t>
      </w:r>
      <w:r w:rsidRPr="0023087B">
        <w:rPr>
          <w:i/>
          <w:sz w:val="24"/>
          <w:szCs w:val="24"/>
        </w:rPr>
        <w:t>Hatching Rate</w:t>
      </w:r>
      <w:r w:rsidRPr="0023087B">
        <w:rPr>
          <w:sz w:val="24"/>
          <w:szCs w:val="24"/>
        </w:rPr>
        <w:t xml:space="preserve"> (HR). HR adalah persentase telur ikan menetas. Derajat penetasan dapat ditentukan setelah telur ikan lele menetas, maka derajat penetasan dapat dihitung dengan rumus (Sutarjo, 2014):</w:t>
      </w:r>
    </w:p>
    <w:p w:rsidR="0007631C" w:rsidRPr="0023087B" w:rsidRDefault="0007631C" w:rsidP="006E69FC">
      <w:pPr>
        <w:rPr>
          <w:rFonts w:eastAsia="Calibri"/>
          <w:bCs/>
          <w:sz w:val="24"/>
          <w:szCs w:val="24"/>
        </w:rPr>
      </w:pPr>
      <w:r w:rsidRPr="0023087B">
        <w:rPr>
          <w:sz w:val="24"/>
          <w:szCs w:val="24"/>
        </w:rPr>
        <w:t xml:space="preserve">(HR %) =  </w:t>
      </w:r>
      <m:oMath>
        <m:f>
          <m:fPr>
            <m:ctrlPr>
              <w:rPr>
                <w:rFonts w:ascii="Cambria Math" w:eastAsia="Calibri" w:hAnsi="Cambria Math"/>
                <w:bCs/>
                <w:sz w:val="24"/>
                <w:szCs w:val="24"/>
              </w:rPr>
            </m:ctrlPr>
          </m:fPr>
          <m:num>
            <m:r>
              <m:rPr>
                <m:sty m:val="p"/>
              </m:rPr>
              <w:rPr>
                <w:rFonts w:ascii="Cambria Math" w:eastAsia="Calibri" w:hAnsi="Cambria Math"/>
                <w:sz w:val="24"/>
                <w:szCs w:val="24"/>
              </w:rPr>
              <m:t>Jumlah Telur Menetas</m:t>
            </m:r>
          </m:num>
          <m:den>
            <m:r>
              <m:rPr>
                <m:sty m:val="p"/>
              </m:rPr>
              <w:rPr>
                <w:rFonts w:ascii="Cambria Math" w:eastAsia="Calibri" w:hAnsi="Cambria Math"/>
                <w:sz w:val="24"/>
                <w:szCs w:val="24"/>
              </w:rPr>
              <m:t>Jumlah Telur Terbuahi</m:t>
            </m:r>
          </m:den>
        </m:f>
      </m:oMath>
      <w:r w:rsidRPr="0023087B">
        <w:rPr>
          <w:rFonts w:eastAsia="Calibri"/>
          <w:bCs/>
          <w:sz w:val="24"/>
          <w:szCs w:val="24"/>
        </w:rPr>
        <w:t xml:space="preserve">  x 100%</w:t>
      </w:r>
    </w:p>
    <w:p w:rsidR="0007631C" w:rsidRPr="0023087B" w:rsidRDefault="0007631C" w:rsidP="002837F1">
      <w:pPr>
        <w:pStyle w:val="ListParagraph"/>
        <w:numPr>
          <w:ilvl w:val="0"/>
          <w:numId w:val="2"/>
        </w:numPr>
        <w:spacing w:before="240" w:after="240"/>
        <w:ind w:left="142" w:hanging="142"/>
        <w:rPr>
          <w:rFonts w:eastAsia="Calibri"/>
          <w:b/>
          <w:bCs/>
          <w:sz w:val="24"/>
          <w:szCs w:val="24"/>
        </w:rPr>
      </w:pPr>
      <w:r w:rsidRPr="0023087B">
        <w:rPr>
          <w:rFonts w:eastAsia="Calibri"/>
          <w:b/>
          <w:bCs/>
          <w:sz w:val="24"/>
          <w:szCs w:val="24"/>
        </w:rPr>
        <w:t>Tingkat Kelulushidupan (SR)</w:t>
      </w:r>
    </w:p>
    <w:p w:rsidR="0007631C" w:rsidRPr="0023087B" w:rsidRDefault="0007631C" w:rsidP="004D1F3C">
      <w:pPr>
        <w:spacing w:line="480" w:lineRule="auto"/>
        <w:ind w:left="-15" w:firstLine="720"/>
        <w:jc w:val="both"/>
        <w:rPr>
          <w:sz w:val="24"/>
          <w:szCs w:val="24"/>
        </w:rPr>
      </w:pPr>
      <w:r w:rsidRPr="0023087B">
        <w:rPr>
          <w:rFonts w:eastAsia="Calibri"/>
          <w:b/>
          <w:bCs/>
          <w:sz w:val="24"/>
          <w:szCs w:val="24"/>
        </w:rPr>
        <w:tab/>
      </w:r>
      <w:r w:rsidRPr="0023087B">
        <w:rPr>
          <w:rFonts w:eastAsiaTheme="minorEastAsia"/>
          <w:sz w:val="24"/>
          <w:szCs w:val="24"/>
        </w:rPr>
        <w:t xml:space="preserve">Kelulushidupan adalah perbandingan antara jumlah larva yang hidup di akhir penelitian dengan jumlah larva yang hidup pada awal pemeliharaan. Kelulushidupan dapat digunakan sebagai tolak ukur untuk mengetahui toleransi dan kemampuan organisme budidaya (Sitanggang </w:t>
      </w:r>
      <w:r w:rsidRPr="0023087B">
        <w:rPr>
          <w:rFonts w:eastAsiaTheme="minorEastAsia"/>
          <w:i/>
          <w:sz w:val="24"/>
          <w:szCs w:val="24"/>
        </w:rPr>
        <w:t>et al.,</w:t>
      </w:r>
      <w:r w:rsidRPr="0023087B">
        <w:rPr>
          <w:rFonts w:eastAsiaTheme="minorEastAsia"/>
          <w:sz w:val="24"/>
          <w:szCs w:val="24"/>
        </w:rPr>
        <w:t xml:space="preserve"> 2020). Pengamatan ini dilakukan 4 hari setelah telur ikan menetas. Kelulushidupan dihitung dengan rumus menurut Purnomo (2012). </w:t>
      </w:r>
    </w:p>
    <w:p w:rsidR="0007631C" w:rsidRPr="0023087B" w:rsidRDefault="0007631C" w:rsidP="006E69FC">
      <w:pPr>
        <w:rPr>
          <w:rFonts w:eastAsia="Calibri"/>
          <w:bCs/>
          <w:sz w:val="24"/>
          <w:szCs w:val="24"/>
        </w:rPr>
      </w:pPr>
      <w:r w:rsidRPr="0023087B">
        <w:rPr>
          <w:sz w:val="24"/>
          <w:szCs w:val="24"/>
        </w:rPr>
        <w:t xml:space="preserve">(SR %) =  </w:t>
      </w:r>
      <m:oMath>
        <m:f>
          <m:fPr>
            <m:ctrlPr>
              <w:rPr>
                <w:rFonts w:ascii="Cambria Math" w:eastAsia="Calibri" w:hAnsi="Cambria Math"/>
                <w:bCs/>
                <w:sz w:val="24"/>
                <w:szCs w:val="24"/>
              </w:rPr>
            </m:ctrlPr>
          </m:fPr>
          <m:num>
            <m:r>
              <m:rPr>
                <m:sty m:val="p"/>
              </m:rPr>
              <w:rPr>
                <w:rFonts w:ascii="Cambria Math" w:eastAsia="Calibri" w:hAnsi="Cambria Math"/>
                <w:sz w:val="24"/>
                <w:szCs w:val="24"/>
              </w:rPr>
              <m:t xml:space="preserve">Jumlah Larva Awal </m:t>
            </m:r>
          </m:num>
          <m:den>
            <m:r>
              <m:rPr>
                <m:sty m:val="p"/>
              </m:rPr>
              <w:rPr>
                <w:rFonts w:ascii="Cambria Math" w:eastAsia="Calibri" w:hAnsi="Cambria Math"/>
                <w:sz w:val="24"/>
                <w:szCs w:val="24"/>
              </w:rPr>
              <m:t xml:space="preserve">Jumlah Larva Akhir </m:t>
            </m:r>
          </m:den>
        </m:f>
      </m:oMath>
      <w:r w:rsidRPr="0023087B">
        <w:rPr>
          <w:rFonts w:eastAsia="Calibri"/>
          <w:bCs/>
          <w:sz w:val="24"/>
          <w:szCs w:val="24"/>
        </w:rPr>
        <w:t xml:space="preserve">  x 100%</w:t>
      </w:r>
    </w:p>
    <w:p w:rsidR="0007631C" w:rsidRPr="0023087B" w:rsidRDefault="0007631C" w:rsidP="002837F1">
      <w:pPr>
        <w:pStyle w:val="ListParagraph"/>
        <w:numPr>
          <w:ilvl w:val="0"/>
          <w:numId w:val="2"/>
        </w:numPr>
        <w:spacing w:before="240" w:after="240"/>
        <w:ind w:left="142" w:hanging="142"/>
        <w:rPr>
          <w:b/>
          <w:sz w:val="24"/>
          <w:szCs w:val="24"/>
        </w:rPr>
      </w:pPr>
      <w:r w:rsidRPr="0023087B">
        <w:rPr>
          <w:b/>
          <w:sz w:val="24"/>
          <w:szCs w:val="24"/>
        </w:rPr>
        <w:t>Kualitas Air</w:t>
      </w:r>
    </w:p>
    <w:p w:rsidR="00AE33B5" w:rsidRPr="0023087B" w:rsidRDefault="0007631C" w:rsidP="004D1F3C">
      <w:pPr>
        <w:spacing w:line="480" w:lineRule="auto"/>
        <w:ind w:firstLine="720"/>
        <w:jc w:val="both"/>
        <w:rPr>
          <w:color w:val="000000" w:themeColor="text1"/>
          <w:sz w:val="24"/>
          <w:szCs w:val="24"/>
          <w:shd w:val="clear" w:color="auto" w:fill="FFFFFF"/>
        </w:rPr>
      </w:pPr>
      <w:r w:rsidRPr="0023087B">
        <w:rPr>
          <w:sz w:val="24"/>
          <w:szCs w:val="24"/>
        </w:rPr>
        <w:t>Kualitas air memegang peranan penting dalam perkembangan telur menjadi embrio karena akan berpengaruh terhadap proses-proses metabolisme dan proses kimia-fisika yang ada dalam telur (Yustiati</w:t>
      </w:r>
      <w:r w:rsidRPr="0023087B">
        <w:rPr>
          <w:i/>
          <w:sz w:val="24"/>
          <w:szCs w:val="24"/>
        </w:rPr>
        <w:t xml:space="preserve"> et al.</w:t>
      </w:r>
      <w:r w:rsidRPr="0023087B">
        <w:rPr>
          <w:sz w:val="24"/>
          <w:szCs w:val="24"/>
        </w:rPr>
        <w:t>, 2021). Parameter kualitas air yang diukur selama kegiatan penelitian adalah parameter fisika (suhu), parameter kimia (pH dan Oksigen terlarut). Penguk</w:t>
      </w:r>
      <w:r w:rsidR="008D1A6A" w:rsidRPr="0023087B">
        <w:rPr>
          <w:sz w:val="24"/>
          <w:szCs w:val="24"/>
        </w:rPr>
        <w:t xml:space="preserve">uran suhu dilakukan menggunakan </w:t>
      </w:r>
      <w:r w:rsidRPr="0023087B">
        <w:rPr>
          <w:sz w:val="24"/>
          <w:szCs w:val="24"/>
        </w:rPr>
        <w:t>termometer, pengukuran pH menggunakan pH meter, sedangkan pengukuran DO dilakukan menggunakan DO meter. Kegiatan pengukuran dilakukan tiga kali yaitu pada awal tengah dan akhir penelitian.</w:t>
      </w:r>
      <w:r w:rsidRPr="0023087B">
        <w:rPr>
          <w:color w:val="000000" w:themeColor="text1"/>
          <w:sz w:val="24"/>
          <w:szCs w:val="24"/>
          <w:shd w:val="clear" w:color="auto" w:fill="FFFFFF"/>
        </w:rPr>
        <w:t xml:space="preserve"> </w:t>
      </w:r>
    </w:p>
    <w:p w:rsidR="0007631C" w:rsidRPr="0023087B" w:rsidRDefault="0007631C" w:rsidP="004D1F3C">
      <w:pPr>
        <w:spacing w:after="240"/>
        <w:jc w:val="both"/>
        <w:rPr>
          <w:b/>
          <w:sz w:val="24"/>
          <w:szCs w:val="24"/>
        </w:rPr>
      </w:pPr>
      <w:r w:rsidRPr="0023087B">
        <w:rPr>
          <w:b/>
          <w:sz w:val="24"/>
          <w:szCs w:val="24"/>
        </w:rPr>
        <w:t>Analisis Data</w:t>
      </w:r>
    </w:p>
    <w:p w:rsidR="00393F63" w:rsidRPr="004D1F3C" w:rsidRDefault="0007631C" w:rsidP="004D1F3C">
      <w:pPr>
        <w:spacing w:line="480" w:lineRule="auto"/>
        <w:ind w:firstLine="720"/>
        <w:jc w:val="both"/>
        <w:rPr>
          <w:sz w:val="24"/>
          <w:szCs w:val="24"/>
        </w:rPr>
        <w:sectPr w:rsidR="00393F63" w:rsidRPr="004D1F3C" w:rsidSect="00384A1F">
          <w:type w:val="continuous"/>
          <w:pgSz w:w="11906" w:h="16838"/>
          <w:pgMar w:top="1701" w:right="1701" w:bottom="1701" w:left="2268" w:header="708" w:footer="708" w:gutter="0"/>
          <w:cols w:space="565"/>
          <w:docGrid w:linePitch="360"/>
        </w:sectPr>
      </w:pPr>
      <w:r w:rsidRPr="0023087B">
        <w:rPr>
          <w:sz w:val="24"/>
          <w:szCs w:val="24"/>
        </w:rPr>
        <w:t xml:space="preserve">Data yang diperoleh selama penelitian disajikan dalam bentuk Tabel dan Grafik. data daya rekat telur, </w:t>
      </w:r>
      <w:r w:rsidRPr="0023087B">
        <w:rPr>
          <w:noProof/>
          <w:sz w:val="24"/>
          <w:szCs w:val="24"/>
        </w:rPr>
        <w:t>Telur tidak merekat</w:t>
      </w:r>
      <w:r w:rsidRPr="0023087B">
        <w:rPr>
          <w:sz w:val="24"/>
          <w:szCs w:val="24"/>
        </w:rPr>
        <w:t xml:space="preserve">, pembuahan (FR), penetasan (HR) dan kelulushidupan (SR) yang diperoleh terlebih dahulu dilakukan uji homogenitas dan deskriptif, selanjutnya dianalisis dengan menggunakan analisis variansi (ANAVA). Apabila nilai P &lt; 0,05 maka ada pengaruh pemberian larutan dengan dosis dan waktu perendaman berbeda terhadap daya rekat telur ikan lele lokal </w:t>
      </w:r>
      <w:r w:rsidRPr="0023087B">
        <w:rPr>
          <w:i/>
          <w:sz w:val="24"/>
          <w:szCs w:val="24"/>
        </w:rPr>
        <w:t>(Clarias batrachus)</w:t>
      </w:r>
      <w:r w:rsidRPr="0023087B">
        <w:rPr>
          <w:sz w:val="24"/>
          <w:szCs w:val="24"/>
        </w:rPr>
        <w:t xml:space="preserve">. Untuk mengetahui perbedaan antara tiap perlakuan maka dilakukan uji rentang. </w:t>
      </w:r>
      <w:r w:rsidRPr="0023087B">
        <w:rPr>
          <w:i/>
          <w:sz w:val="24"/>
          <w:szCs w:val="24"/>
        </w:rPr>
        <w:t>Neumans-Kuels</w:t>
      </w:r>
      <w:r w:rsidRPr="0023087B">
        <w:rPr>
          <w:sz w:val="24"/>
          <w:szCs w:val="24"/>
        </w:rPr>
        <w:t xml:space="preserve">  (Sudjana 1991). Untuk data parameter kualitas air ditabulasikan kedalam tabel dan dianalisis secara deskriptif.</w:t>
      </w:r>
    </w:p>
    <w:p w:rsidR="009602BE" w:rsidRPr="0023087B" w:rsidRDefault="009602BE" w:rsidP="008D1A6A">
      <w:pPr>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E22339" w:rsidRDefault="00E22339" w:rsidP="00845E70">
      <w:pPr>
        <w:spacing w:before="240" w:after="240"/>
        <w:rPr>
          <w:b/>
          <w:sz w:val="24"/>
          <w:szCs w:val="24"/>
        </w:rPr>
      </w:pPr>
    </w:p>
    <w:p w:rsidR="00097E78" w:rsidRDefault="00097E78" w:rsidP="00845E70">
      <w:pPr>
        <w:spacing w:before="240" w:after="240"/>
        <w:rPr>
          <w:b/>
          <w:sz w:val="24"/>
          <w:szCs w:val="24"/>
        </w:rPr>
      </w:pPr>
    </w:p>
    <w:p w:rsidR="0007631C" w:rsidRPr="0023087B" w:rsidRDefault="0007631C" w:rsidP="00845E70">
      <w:pPr>
        <w:spacing w:before="240" w:after="240"/>
        <w:rPr>
          <w:b/>
          <w:sz w:val="24"/>
          <w:szCs w:val="24"/>
        </w:rPr>
      </w:pPr>
      <w:r w:rsidRPr="0023087B">
        <w:rPr>
          <w:b/>
          <w:sz w:val="24"/>
          <w:szCs w:val="24"/>
        </w:rPr>
        <w:t>HASIL DAN PEMBAHASAN</w:t>
      </w:r>
    </w:p>
    <w:p w:rsidR="008D1A6A" w:rsidRDefault="00AE33B5" w:rsidP="004D1F3C">
      <w:pPr>
        <w:tabs>
          <w:tab w:val="left" w:pos="851"/>
        </w:tabs>
        <w:ind w:left="851" w:hanging="851"/>
        <w:jc w:val="both"/>
        <w:rPr>
          <w:sz w:val="24"/>
          <w:szCs w:val="24"/>
        </w:rPr>
      </w:pPr>
      <w:r w:rsidRPr="0023087B">
        <w:rPr>
          <w:sz w:val="24"/>
          <w:szCs w:val="24"/>
        </w:rPr>
        <w:t>Tabel 1</w:t>
      </w:r>
      <w:r w:rsidR="008D1A6A" w:rsidRPr="0023087B">
        <w:rPr>
          <w:sz w:val="24"/>
          <w:szCs w:val="24"/>
        </w:rPr>
        <w:t xml:space="preserve">. </w:t>
      </w:r>
      <w:r w:rsidR="008D1A6A" w:rsidRPr="0023087B">
        <w:rPr>
          <w:sz w:val="24"/>
          <w:szCs w:val="24"/>
        </w:rPr>
        <w:tab/>
        <w:t>Pengaruh Interaksi lama waktu perendaman dan dosis Larutan Teh  Hitam (</w:t>
      </w:r>
      <w:r w:rsidR="008D1A6A" w:rsidRPr="0023087B">
        <w:rPr>
          <w:i/>
          <w:sz w:val="24"/>
          <w:szCs w:val="24"/>
        </w:rPr>
        <w:t>C.sinensis</w:t>
      </w:r>
      <w:r w:rsidR="008D1A6A" w:rsidRPr="0023087B">
        <w:rPr>
          <w:sz w:val="24"/>
          <w:szCs w:val="24"/>
        </w:rPr>
        <w:t>) Terhadap Telur Ikan Lele Lokal (</w:t>
      </w:r>
      <w:r w:rsidR="008D1A6A" w:rsidRPr="0023087B">
        <w:rPr>
          <w:i/>
          <w:sz w:val="24"/>
          <w:szCs w:val="24"/>
        </w:rPr>
        <w:t>C. batrachus</w:t>
      </w:r>
      <w:r w:rsidR="008D1A6A" w:rsidRPr="0023087B">
        <w:rPr>
          <w:sz w:val="24"/>
          <w:szCs w:val="24"/>
        </w:rPr>
        <w:t>).</w:t>
      </w:r>
    </w:p>
    <w:p w:rsidR="004D1F3C" w:rsidRPr="0023087B" w:rsidRDefault="004D1F3C" w:rsidP="004D1F3C">
      <w:pPr>
        <w:pStyle w:val="NormalWeb"/>
        <w:spacing w:before="0" w:beforeAutospacing="0" w:after="0" w:afterAutospacing="0"/>
        <w:ind w:left="851" w:hanging="851"/>
        <w:jc w:val="both"/>
      </w:pPr>
      <w:r w:rsidRPr="004D1F3C">
        <w:rPr>
          <w:i/>
        </w:rPr>
        <w:t>Table 1.</w:t>
      </w:r>
      <w:r>
        <w:t xml:space="preserve"> </w:t>
      </w:r>
      <w:r w:rsidRPr="004D1F3C">
        <w:rPr>
          <w:bCs/>
          <w:i/>
        </w:rPr>
        <w:t>The Interaction Effect of Soaking Duration and Black Tea (C. sinensis) Solution Dosage on the Eggs of Local Catfish (C. batrachus)</w:t>
      </w:r>
    </w:p>
    <w:tbl>
      <w:tblPr>
        <w:tblW w:w="8647" w:type="dxa"/>
        <w:jc w:val="center"/>
        <w:tblLayout w:type="fixed"/>
        <w:tblLook w:val="04A0" w:firstRow="1" w:lastRow="0" w:firstColumn="1" w:lastColumn="0" w:noHBand="0" w:noVBand="1"/>
      </w:tblPr>
      <w:tblGrid>
        <w:gridCol w:w="1418"/>
        <w:gridCol w:w="1295"/>
        <w:gridCol w:w="1422"/>
        <w:gridCol w:w="1423"/>
        <w:gridCol w:w="1422"/>
        <w:gridCol w:w="1667"/>
      </w:tblGrid>
      <w:tr w:rsidR="00E22339" w:rsidRPr="007622C8" w:rsidTr="00292806">
        <w:trPr>
          <w:trHeight w:val="289"/>
          <w:jc w:val="center"/>
        </w:trPr>
        <w:tc>
          <w:tcPr>
            <w:tcW w:w="1418" w:type="dxa"/>
            <w:tcBorders>
              <w:top w:val="single" w:sz="4" w:space="0" w:color="auto"/>
              <w:bottom w:val="single" w:sz="4" w:space="0" w:color="auto"/>
            </w:tcBorders>
            <w:vAlign w:val="center"/>
            <w:hideMark/>
          </w:tcPr>
          <w:p w:rsidR="00E22339" w:rsidRDefault="00E22339" w:rsidP="0050523E">
            <w:pPr>
              <w:jc w:val="center"/>
              <w:rPr>
                <w:b/>
                <w:szCs w:val="24"/>
              </w:rPr>
            </w:pPr>
            <w:r w:rsidRPr="007622C8">
              <w:rPr>
                <w:b/>
                <w:szCs w:val="24"/>
              </w:rPr>
              <w:t>Perlakuan</w:t>
            </w:r>
          </w:p>
          <w:p w:rsidR="00253182" w:rsidRPr="00253182" w:rsidRDefault="00253182" w:rsidP="0050523E">
            <w:pPr>
              <w:jc w:val="center"/>
              <w:rPr>
                <w:b/>
                <w:i/>
                <w:szCs w:val="24"/>
              </w:rPr>
            </w:pPr>
            <w:r w:rsidRPr="00253182">
              <w:rPr>
                <w:b/>
                <w:i/>
                <w:szCs w:val="24"/>
              </w:rPr>
              <w:t>Treatments</w:t>
            </w:r>
          </w:p>
        </w:tc>
        <w:tc>
          <w:tcPr>
            <w:tcW w:w="1295" w:type="dxa"/>
            <w:tcBorders>
              <w:top w:val="single" w:sz="4" w:space="0" w:color="auto"/>
              <w:bottom w:val="single" w:sz="4" w:space="0" w:color="auto"/>
            </w:tcBorders>
            <w:shd w:val="clear" w:color="auto" w:fill="auto"/>
            <w:vAlign w:val="center"/>
            <w:hideMark/>
          </w:tcPr>
          <w:p w:rsidR="00E22339" w:rsidRDefault="00E22339" w:rsidP="0050523E">
            <w:pPr>
              <w:jc w:val="center"/>
              <w:rPr>
                <w:b/>
                <w:szCs w:val="24"/>
              </w:rPr>
            </w:pPr>
            <w:r w:rsidRPr="007622C8">
              <w:rPr>
                <w:b/>
                <w:szCs w:val="24"/>
              </w:rPr>
              <w:t>Daya Rekat (%)</w:t>
            </w:r>
          </w:p>
          <w:p w:rsidR="00BF173F" w:rsidRPr="00BF173F" w:rsidRDefault="00BF173F" w:rsidP="0050523E">
            <w:pPr>
              <w:jc w:val="center"/>
              <w:rPr>
                <w:b/>
                <w:i/>
                <w:szCs w:val="24"/>
              </w:rPr>
            </w:pPr>
            <w:r w:rsidRPr="00BF173F">
              <w:rPr>
                <w:b/>
                <w:i/>
              </w:rPr>
              <w:t>Adhesive (%)</w:t>
            </w:r>
          </w:p>
        </w:tc>
        <w:tc>
          <w:tcPr>
            <w:tcW w:w="1422" w:type="dxa"/>
            <w:tcBorders>
              <w:top w:val="single" w:sz="4" w:space="0" w:color="auto"/>
              <w:bottom w:val="single" w:sz="4" w:space="0" w:color="auto"/>
            </w:tcBorders>
            <w:shd w:val="clear" w:color="auto" w:fill="auto"/>
            <w:vAlign w:val="center"/>
            <w:hideMark/>
          </w:tcPr>
          <w:p w:rsidR="00E22339" w:rsidRDefault="00E22339" w:rsidP="0050523E">
            <w:pPr>
              <w:jc w:val="center"/>
              <w:rPr>
                <w:b/>
                <w:szCs w:val="24"/>
              </w:rPr>
            </w:pPr>
            <w:r w:rsidRPr="007622C8">
              <w:rPr>
                <w:b/>
                <w:noProof/>
                <w:szCs w:val="24"/>
              </w:rPr>
              <w:t>Telur Tidak Merekat</w:t>
            </w:r>
            <w:r w:rsidRPr="007622C8">
              <w:rPr>
                <w:b/>
                <w:szCs w:val="24"/>
              </w:rPr>
              <w:t xml:space="preserve"> (%)</w:t>
            </w:r>
          </w:p>
          <w:p w:rsidR="00BF173F" w:rsidRPr="00BF173F" w:rsidRDefault="00BF173F" w:rsidP="0050523E">
            <w:pPr>
              <w:jc w:val="center"/>
              <w:rPr>
                <w:b/>
                <w:i/>
                <w:szCs w:val="24"/>
              </w:rPr>
            </w:pPr>
            <w:r w:rsidRPr="00BF173F">
              <w:rPr>
                <w:b/>
                <w:i/>
              </w:rPr>
              <w:t>The Eggs Were Not Adhesive (%)</w:t>
            </w:r>
          </w:p>
        </w:tc>
        <w:tc>
          <w:tcPr>
            <w:tcW w:w="1423" w:type="dxa"/>
            <w:tcBorders>
              <w:top w:val="single" w:sz="4" w:space="0" w:color="auto"/>
              <w:bottom w:val="single" w:sz="4" w:space="0" w:color="auto"/>
            </w:tcBorders>
            <w:shd w:val="clear" w:color="auto" w:fill="auto"/>
            <w:vAlign w:val="center"/>
            <w:hideMark/>
          </w:tcPr>
          <w:p w:rsidR="00E22339" w:rsidRPr="00292806" w:rsidRDefault="00292806" w:rsidP="0050523E">
            <w:pPr>
              <w:jc w:val="center"/>
              <w:rPr>
                <w:b/>
              </w:rPr>
            </w:pPr>
            <w:r w:rsidRPr="00292806">
              <w:rPr>
                <w:b/>
              </w:rPr>
              <w:t>Derajat Pembuahan (%)</w:t>
            </w:r>
          </w:p>
          <w:p w:rsidR="00292806" w:rsidRPr="007622C8" w:rsidRDefault="00292806" w:rsidP="0050523E">
            <w:pPr>
              <w:jc w:val="center"/>
              <w:rPr>
                <w:b/>
                <w:szCs w:val="24"/>
              </w:rPr>
            </w:pPr>
            <w:r w:rsidRPr="00292806">
              <w:rPr>
                <w:b/>
                <w:i/>
              </w:rPr>
              <w:t>Fertilization Rate (%)</w:t>
            </w:r>
          </w:p>
        </w:tc>
        <w:tc>
          <w:tcPr>
            <w:tcW w:w="1422" w:type="dxa"/>
            <w:tcBorders>
              <w:top w:val="single" w:sz="4" w:space="0" w:color="auto"/>
              <w:bottom w:val="single" w:sz="4" w:space="0" w:color="auto"/>
            </w:tcBorders>
            <w:shd w:val="clear" w:color="auto" w:fill="auto"/>
            <w:vAlign w:val="center"/>
            <w:hideMark/>
          </w:tcPr>
          <w:p w:rsidR="00E22339" w:rsidRPr="00292806" w:rsidRDefault="00292806" w:rsidP="0050523E">
            <w:pPr>
              <w:jc w:val="center"/>
              <w:rPr>
                <w:b/>
              </w:rPr>
            </w:pPr>
            <w:r w:rsidRPr="00292806">
              <w:rPr>
                <w:b/>
              </w:rPr>
              <w:t>Derajat Penetasan (%)</w:t>
            </w:r>
          </w:p>
          <w:p w:rsidR="00292806" w:rsidRPr="00292806" w:rsidRDefault="00292806" w:rsidP="0050523E">
            <w:pPr>
              <w:jc w:val="center"/>
              <w:rPr>
                <w:b/>
                <w:i/>
                <w:szCs w:val="24"/>
              </w:rPr>
            </w:pPr>
            <w:r w:rsidRPr="00292806">
              <w:rPr>
                <w:rStyle w:val="Strong"/>
                <w:i/>
              </w:rPr>
              <w:t>Hatching Rate (%)</w:t>
            </w:r>
          </w:p>
        </w:tc>
        <w:tc>
          <w:tcPr>
            <w:tcW w:w="1667" w:type="dxa"/>
            <w:tcBorders>
              <w:top w:val="single" w:sz="4" w:space="0" w:color="auto"/>
              <w:bottom w:val="single" w:sz="4" w:space="0" w:color="auto"/>
            </w:tcBorders>
            <w:shd w:val="clear" w:color="auto" w:fill="auto"/>
            <w:vAlign w:val="center"/>
            <w:hideMark/>
          </w:tcPr>
          <w:p w:rsidR="00E22339" w:rsidRPr="00292806" w:rsidRDefault="00292806" w:rsidP="00292806">
            <w:pPr>
              <w:jc w:val="center"/>
              <w:rPr>
                <w:b/>
              </w:rPr>
            </w:pPr>
            <w:r w:rsidRPr="00292806">
              <w:rPr>
                <w:b/>
              </w:rPr>
              <w:t>Kelulushidupan (%)</w:t>
            </w:r>
          </w:p>
          <w:p w:rsidR="00292806" w:rsidRPr="00292806" w:rsidRDefault="00292806" w:rsidP="00292806">
            <w:pPr>
              <w:jc w:val="center"/>
              <w:rPr>
                <w:b/>
                <w:i/>
                <w:szCs w:val="24"/>
              </w:rPr>
            </w:pPr>
            <w:r w:rsidRPr="00292806">
              <w:rPr>
                <w:b/>
                <w:i/>
              </w:rPr>
              <w:t>Survival Rate (%)</w:t>
            </w:r>
          </w:p>
        </w:tc>
      </w:tr>
      <w:tr w:rsidR="00E22339" w:rsidRPr="007622C8" w:rsidTr="00292806">
        <w:trPr>
          <w:trHeight w:val="331"/>
          <w:jc w:val="center"/>
        </w:trPr>
        <w:tc>
          <w:tcPr>
            <w:tcW w:w="1418" w:type="dxa"/>
            <w:tcBorders>
              <w:top w:val="single" w:sz="4" w:space="0" w:color="auto"/>
            </w:tcBorders>
            <w:shd w:val="clear" w:color="auto" w:fill="auto"/>
            <w:vAlign w:val="bottom"/>
            <w:hideMark/>
          </w:tcPr>
          <w:p w:rsidR="00E22339" w:rsidRPr="007622C8" w:rsidRDefault="00E22339" w:rsidP="0050523E">
            <w:pPr>
              <w:jc w:val="center"/>
              <w:rPr>
                <w:szCs w:val="24"/>
              </w:rPr>
            </w:pPr>
            <w:r w:rsidRPr="007622C8">
              <w:rPr>
                <w:szCs w:val="24"/>
              </w:rPr>
              <w:t>W2D0</w:t>
            </w:r>
          </w:p>
        </w:tc>
        <w:tc>
          <w:tcPr>
            <w:tcW w:w="1295"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42,37±0,34</w:t>
            </w:r>
            <w:r w:rsidRPr="007622C8">
              <w:rPr>
                <w:rFonts w:eastAsia="Calibri"/>
                <w:szCs w:val="24"/>
                <w:vertAlign w:val="superscript"/>
              </w:rPr>
              <w:t>j</w:t>
            </w:r>
          </w:p>
        </w:tc>
        <w:tc>
          <w:tcPr>
            <w:tcW w:w="1422"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57,63±0,34</w:t>
            </w:r>
            <w:r w:rsidRPr="007622C8">
              <w:rPr>
                <w:rFonts w:eastAsia="Calibri"/>
                <w:szCs w:val="24"/>
                <w:vertAlign w:val="superscript"/>
              </w:rPr>
              <w:t>a</w:t>
            </w:r>
          </w:p>
        </w:tc>
        <w:tc>
          <w:tcPr>
            <w:tcW w:w="1423"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69,94±0,19</w:t>
            </w:r>
            <w:r w:rsidRPr="007622C8">
              <w:rPr>
                <w:rFonts w:eastAsia="Calibri"/>
                <w:szCs w:val="24"/>
                <w:vertAlign w:val="superscript"/>
              </w:rPr>
              <w:t>a</w:t>
            </w:r>
          </w:p>
        </w:tc>
        <w:tc>
          <w:tcPr>
            <w:tcW w:w="1422" w:type="dxa"/>
            <w:tcBorders>
              <w:top w:val="single" w:sz="4" w:space="0" w:color="auto"/>
            </w:tcBorders>
            <w:shd w:val="clear" w:color="auto" w:fill="auto"/>
            <w:vAlign w:val="bottom"/>
            <w:hideMark/>
          </w:tcPr>
          <w:p w:rsidR="00E22339" w:rsidRPr="007622C8" w:rsidRDefault="00E22339" w:rsidP="0050523E">
            <w:pPr>
              <w:jc w:val="center"/>
              <w:rPr>
                <w:szCs w:val="24"/>
              </w:rPr>
            </w:pPr>
            <w:r w:rsidRPr="007622C8">
              <w:rPr>
                <w:rFonts w:eastAsia="Calibri"/>
                <w:szCs w:val="24"/>
              </w:rPr>
              <w:t>63,00±0,34</w:t>
            </w:r>
            <w:r w:rsidRPr="007622C8">
              <w:rPr>
                <w:rFonts w:eastAsia="Calibri"/>
                <w:szCs w:val="24"/>
                <w:vertAlign w:val="superscript"/>
              </w:rPr>
              <w:t>a</w:t>
            </w:r>
          </w:p>
        </w:tc>
        <w:tc>
          <w:tcPr>
            <w:tcW w:w="1667" w:type="dxa"/>
            <w:tcBorders>
              <w:top w:val="single" w:sz="4" w:space="0" w:color="auto"/>
            </w:tcBorders>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61,54±0,67</w:t>
            </w:r>
            <w:r w:rsidRPr="007622C8">
              <w:rPr>
                <w:rFonts w:eastAsia="Calibri"/>
                <w:szCs w:val="24"/>
                <w:vertAlign w:val="superscript"/>
              </w:rPr>
              <w:t>a</w:t>
            </w:r>
          </w:p>
        </w:tc>
      </w:tr>
      <w:tr w:rsidR="00E22339" w:rsidRPr="007622C8" w:rsidTr="00292806">
        <w:trPr>
          <w:trHeight w:val="112"/>
          <w:jc w:val="center"/>
        </w:trPr>
        <w:tc>
          <w:tcPr>
            <w:tcW w:w="1418" w:type="dxa"/>
            <w:shd w:val="clear" w:color="auto" w:fill="auto"/>
            <w:vAlign w:val="bottom"/>
            <w:hideMark/>
          </w:tcPr>
          <w:p w:rsidR="00E22339" w:rsidRPr="007622C8" w:rsidRDefault="00E22339" w:rsidP="0050523E">
            <w:pPr>
              <w:jc w:val="center"/>
              <w:rPr>
                <w:szCs w:val="24"/>
              </w:rPr>
            </w:pPr>
            <w:r w:rsidRPr="007622C8">
              <w:rPr>
                <w:szCs w:val="24"/>
              </w:rPr>
              <w:t>W2D1</w:t>
            </w:r>
          </w:p>
        </w:tc>
        <w:tc>
          <w:tcPr>
            <w:tcW w:w="1295"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34,92±0,33</w:t>
            </w:r>
            <w:r w:rsidRPr="007622C8">
              <w:rPr>
                <w:rFonts w:eastAsia="Calibri"/>
                <w:szCs w:val="24"/>
                <w:vertAlign w:val="superscript"/>
              </w:rPr>
              <w:t>j</w:t>
            </w:r>
          </w:p>
        </w:tc>
        <w:tc>
          <w:tcPr>
            <w:tcW w:w="1422"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65,08±0,33</w:t>
            </w:r>
            <w:r w:rsidRPr="007622C8">
              <w:rPr>
                <w:rFonts w:eastAsia="Calibri"/>
                <w:szCs w:val="24"/>
                <w:vertAlign w:val="superscript"/>
              </w:rPr>
              <w:t>a</w:t>
            </w:r>
          </w:p>
        </w:tc>
        <w:tc>
          <w:tcPr>
            <w:tcW w:w="1423"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76,04±0,19</w:t>
            </w:r>
            <w:r w:rsidRPr="007622C8">
              <w:rPr>
                <w:rFonts w:eastAsia="Calibri"/>
                <w:szCs w:val="24"/>
                <w:vertAlign w:val="superscript"/>
              </w:rPr>
              <w:t>c</w:t>
            </w:r>
          </w:p>
        </w:tc>
        <w:tc>
          <w:tcPr>
            <w:tcW w:w="1422"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71,32±0,30</w:t>
            </w:r>
            <w:r w:rsidRPr="007622C8">
              <w:rPr>
                <w:rFonts w:eastAsia="Calibri"/>
                <w:szCs w:val="24"/>
                <w:vertAlign w:val="superscript"/>
              </w:rPr>
              <w:t>c</w:t>
            </w:r>
          </w:p>
        </w:tc>
        <w:tc>
          <w:tcPr>
            <w:tcW w:w="1667" w:type="dxa"/>
            <w:shd w:val="clear" w:color="auto" w:fill="auto"/>
            <w:vAlign w:val="bottom"/>
            <w:hideMark/>
          </w:tcPr>
          <w:p w:rsidR="00E22339" w:rsidRPr="007622C8" w:rsidRDefault="00E22339" w:rsidP="0050523E">
            <w:pPr>
              <w:jc w:val="center"/>
              <w:rPr>
                <w:szCs w:val="24"/>
                <w:vertAlign w:val="superscript"/>
              </w:rPr>
            </w:pPr>
            <w:r w:rsidRPr="007622C8">
              <w:rPr>
                <w:rFonts w:eastAsia="Calibri"/>
                <w:szCs w:val="24"/>
              </w:rPr>
              <w:t>70,62±0,18</w:t>
            </w:r>
            <w:r w:rsidRPr="007622C8">
              <w:rPr>
                <w:rFonts w:eastAsia="Calibri"/>
                <w:szCs w:val="24"/>
                <w:vertAlign w:val="superscript"/>
              </w:rPr>
              <w:t>c</w:t>
            </w:r>
          </w:p>
        </w:tc>
      </w:tr>
      <w:tr w:rsidR="00E22339" w:rsidRPr="007622C8" w:rsidTr="00292806">
        <w:trPr>
          <w:trHeight w:val="98"/>
          <w:jc w:val="center"/>
        </w:trPr>
        <w:tc>
          <w:tcPr>
            <w:tcW w:w="1418" w:type="dxa"/>
            <w:shd w:val="clear" w:color="auto" w:fill="auto"/>
            <w:vAlign w:val="bottom"/>
            <w:hideMark/>
          </w:tcPr>
          <w:p w:rsidR="00E22339" w:rsidRPr="007622C8" w:rsidRDefault="00E22339" w:rsidP="0050523E">
            <w:pPr>
              <w:jc w:val="center"/>
              <w:rPr>
                <w:szCs w:val="24"/>
              </w:rPr>
            </w:pPr>
            <w:r w:rsidRPr="007622C8">
              <w:rPr>
                <w:szCs w:val="24"/>
              </w:rPr>
              <w:t>W2D2</w:t>
            </w:r>
          </w:p>
        </w:tc>
        <w:tc>
          <w:tcPr>
            <w:tcW w:w="1295"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37,40±0,51</w:t>
            </w:r>
            <w:r w:rsidRPr="007622C8">
              <w:rPr>
                <w:rFonts w:eastAsia="Calibri"/>
                <w:szCs w:val="24"/>
                <w:vertAlign w:val="superscript"/>
              </w:rPr>
              <w:t>i</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62,60±0,51</w:t>
            </w:r>
            <w:r w:rsidRPr="007622C8">
              <w:rPr>
                <w:rFonts w:eastAsia="Calibri"/>
                <w:szCs w:val="24"/>
                <w:vertAlign w:val="superscript"/>
              </w:rPr>
              <w:t>b</w:t>
            </w:r>
          </w:p>
        </w:tc>
        <w:tc>
          <w:tcPr>
            <w:tcW w:w="1423" w:type="dxa"/>
            <w:shd w:val="clear" w:color="auto" w:fill="auto"/>
            <w:vAlign w:val="center"/>
            <w:hideMark/>
          </w:tcPr>
          <w:p w:rsidR="00E22339" w:rsidRPr="007622C8" w:rsidRDefault="00E22339" w:rsidP="0050523E">
            <w:pPr>
              <w:jc w:val="center"/>
              <w:rPr>
                <w:szCs w:val="24"/>
                <w:vertAlign w:val="superscript"/>
              </w:rPr>
            </w:pPr>
            <w:r w:rsidRPr="007622C8">
              <w:rPr>
                <w:szCs w:val="24"/>
              </w:rPr>
              <w:t>81,92</w:t>
            </w:r>
            <w:r w:rsidRPr="007622C8">
              <w:rPr>
                <w:rFonts w:eastAsia="Calibri"/>
                <w:szCs w:val="24"/>
              </w:rPr>
              <w:t>±0,19</w:t>
            </w:r>
            <w:r w:rsidRPr="007622C8">
              <w:rPr>
                <w:rFonts w:eastAsia="Calibri"/>
                <w:szCs w:val="24"/>
                <w:vertAlign w:val="superscript"/>
              </w:rPr>
              <w:t>b</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0,28±0,26</w:t>
            </w:r>
            <w:r w:rsidRPr="007622C8">
              <w:rPr>
                <w:rFonts w:eastAsia="Calibri"/>
                <w:szCs w:val="24"/>
                <w:vertAlign w:val="superscript"/>
              </w:rPr>
              <w:t>b</w:t>
            </w:r>
          </w:p>
        </w:tc>
        <w:tc>
          <w:tcPr>
            <w:tcW w:w="1667"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79,14±0,33</w:t>
            </w:r>
            <w:r w:rsidRPr="007622C8">
              <w:rPr>
                <w:rFonts w:eastAsia="Calibri"/>
                <w:szCs w:val="24"/>
                <w:vertAlign w:val="superscript"/>
              </w:rPr>
              <w:t>b</w:t>
            </w:r>
          </w:p>
        </w:tc>
      </w:tr>
      <w:tr w:rsidR="00E22339" w:rsidRPr="007622C8" w:rsidTr="00292806">
        <w:trPr>
          <w:trHeight w:val="98"/>
          <w:jc w:val="center"/>
        </w:trPr>
        <w:tc>
          <w:tcPr>
            <w:tcW w:w="1418" w:type="dxa"/>
            <w:shd w:val="clear" w:color="auto" w:fill="auto"/>
            <w:vAlign w:val="bottom"/>
            <w:hideMark/>
          </w:tcPr>
          <w:p w:rsidR="00E22339" w:rsidRPr="007622C8" w:rsidRDefault="00E22339" w:rsidP="0050523E">
            <w:pPr>
              <w:jc w:val="center"/>
              <w:rPr>
                <w:szCs w:val="24"/>
              </w:rPr>
            </w:pPr>
            <w:r w:rsidRPr="007622C8">
              <w:rPr>
                <w:szCs w:val="24"/>
              </w:rPr>
              <w:t>W2D3</w:t>
            </w:r>
          </w:p>
        </w:tc>
        <w:tc>
          <w:tcPr>
            <w:tcW w:w="1295"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14,80±0,51</w:t>
            </w:r>
            <w:r w:rsidRPr="007622C8">
              <w:rPr>
                <w:rFonts w:eastAsia="Calibri"/>
                <w:szCs w:val="24"/>
                <w:vertAlign w:val="superscript"/>
              </w:rPr>
              <w:t>g</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5,20±0,51</w:t>
            </w:r>
            <w:r w:rsidRPr="007622C8">
              <w:rPr>
                <w:rFonts w:eastAsia="Calibri"/>
                <w:szCs w:val="24"/>
                <w:vertAlign w:val="superscript"/>
              </w:rPr>
              <w:t>d</w:t>
            </w:r>
          </w:p>
        </w:tc>
        <w:tc>
          <w:tcPr>
            <w:tcW w:w="1423"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8,03±0,19</w:t>
            </w:r>
            <w:r w:rsidRPr="007622C8">
              <w:rPr>
                <w:rFonts w:eastAsia="Calibri"/>
                <w:szCs w:val="24"/>
                <w:vertAlign w:val="superscript"/>
              </w:rPr>
              <w:t>d</w:t>
            </w:r>
          </w:p>
        </w:tc>
        <w:tc>
          <w:tcPr>
            <w:tcW w:w="1422" w:type="dxa"/>
            <w:shd w:val="clear" w:color="auto" w:fill="auto"/>
            <w:vAlign w:val="center"/>
            <w:hideMark/>
          </w:tcPr>
          <w:p w:rsidR="00E22339" w:rsidRPr="007622C8" w:rsidRDefault="00E22339" w:rsidP="0050523E">
            <w:pPr>
              <w:jc w:val="center"/>
              <w:rPr>
                <w:szCs w:val="24"/>
                <w:vertAlign w:val="superscript"/>
              </w:rPr>
            </w:pPr>
            <w:r w:rsidRPr="007622C8">
              <w:rPr>
                <w:szCs w:val="24"/>
              </w:rPr>
              <w:t>88,58</w:t>
            </w:r>
            <w:r w:rsidRPr="007622C8">
              <w:rPr>
                <w:rFonts w:eastAsia="Calibri"/>
                <w:szCs w:val="24"/>
              </w:rPr>
              <w:t>±0,23</w:t>
            </w:r>
            <w:r w:rsidRPr="007622C8">
              <w:rPr>
                <w:rFonts w:eastAsia="Calibri"/>
                <w:szCs w:val="24"/>
                <w:vertAlign w:val="superscript"/>
              </w:rPr>
              <w:t>d</w:t>
            </w:r>
          </w:p>
        </w:tc>
        <w:tc>
          <w:tcPr>
            <w:tcW w:w="1667" w:type="dxa"/>
            <w:shd w:val="clear" w:color="auto" w:fill="auto"/>
            <w:vAlign w:val="center"/>
            <w:hideMark/>
          </w:tcPr>
          <w:p w:rsidR="00E22339" w:rsidRPr="007622C8" w:rsidRDefault="00E22339" w:rsidP="0050523E">
            <w:pPr>
              <w:jc w:val="center"/>
              <w:rPr>
                <w:szCs w:val="24"/>
                <w:vertAlign w:val="superscript"/>
              </w:rPr>
            </w:pPr>
            <w:r w:rsidRPr="007622C8">
              <w:rPr>
                <w:rFonts w:eastAsia="Calibri"/>
                <w:szCs w:val="24"/>
              </w:rPr>
              <w:t>87,83±0,05</w:t>
            </w:r>
            <w:r w:rsidRPr="007622C8">
              <w:rPr>
                <w:rFonts w:eastAsia="Calibri"/>
                <w:szCs w:val="24"/>
                <w:vertAlign w:val="superscript"/>
              </w:rPr>
              <w:t>d</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0</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41,81±0,51</w:t>
            </w:r>
            <w:r w:rsidRPr="007622C8">
              <w:rPr>
                <w:rFonts w:eastAsia="Calibri"/>
                <w:szCs w:val="24"/>
                <w:vertAlign w:val="superscript"/>
              </w:rPr>
              <w:t>f</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58,19±0,51</w:t>
            </w:r>
            <w:r w:rsidRPr="007622C8">
              <w:rPr>
                <w:rFonts w:eastAsia="Calibri"/>
                <w:szCs w:val="24"/>
                <w:vertAlign w:val="superscript"/>
              </w:rPr>
              <w:t>e</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1,97±0,19</w:t>
            </w:r>
            <w:r w:rsidRPr="007622C8">
              <w:rPr>
                <w:rFonts w:eastAsia="Calibri"/>
                <w:szCs w:val="24"/>
                <w:vertAlign w:val="superscript"/>
              </w:rPr>
              <w:t>f</w:t>
            </w:r>
          </w:p>
        </w:tc>
        <w:tc>
          <w:tcPr>
            <w:tcW w:w="1422" w:type="dxa"/>
            <w:shd w:val="clear" w:color="auto" w:fill="auto"/>
            <w:vAlign w:val="center"/>
          </w:tcPr>
          <w:p w:rsidR="00E22339" w:rsidRPr="007622C8" w:rsidRDefault="00E22339" w:rsidP="0050523E">
            <w:pPr>
              <w:jc w:val="center"/>
              <w:rPr>
                <w:szCs w:val="24"/>
              </w:rPr>
            </w:pPr>
            <w:r w:rsidRPr="007622C8">
              <w:rPr>
                <w:rFonts w:eastAsia="Calibri"/>
                <w:szCs w:val="24"/>
              </w:rPr>
              <w:t>68,76±0,63</w:t>
            </w:r>
            <w:r w:rsidRPr="007622C8">
              <w:rPr>
                <w:rFonts w:eastAsia="Calibri"/>
                <w:szCs w:val="24"/>
                <w:vertAlign w:val="superscript"/>
              </w:rPr>
              <w:t>f</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7,81±0,22</w:t>
            </w:r>
            <w:r w:rsidRPr="007622C8">
              <w:rPr>
                <w:rFonts w:eastAsia="Calibri"/>
                <w:szCs w:val="24"/>
                <w:vertAlign w:val="superscript"/>
              </w:rPr>
              <w:t>f</w:t>
            </w:r>
          </w:p>
        </w:tc>
      </w:tr>
      <w:tr w:rsidR="00E22339" w:rsidRPr="007622C8" w:rsidTr="00292806">
        <w:trPr>
          <w:trHeight w:val="287"/>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1</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33,90±0,34</w:t>
            </w:r>
            <w:r w:rsidRPr="007622C8">
              <w:rPr>
                <w:rFonts w:eastAsia="Calibri"/>
                <w:szCs w:val="24"/>
                <w:vertAlign w:val="superscript"/>
              </w:rPr>
              <w:t>e</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6,10±0,34</w:t>
            </w:r>
            <w:r w:rsidRPr="007622C8">
              <w:rPr>
                <w:rFonts w:eastAsia="Calibri"/>
                <w:szCs w:val="24"/>
                <w:vertAlign w:val="superscript"/>
              </w:rPr>
              <w:t>f</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0,11±0,19</w:t>
            </w:r>
            <w:r w:rsidRPr="007622C8">
              <w:rPr>
                <w:rFonts w:eastAsia="Calibri"/>
                <w:szCs w:val="24"/>
                <w:vertAlign w:val="superscript"/>
              </w:rPr>
              <w:t>e</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7,01±0,28</w:t>
            </w:r>
            <w:r w:rsidRPr="007622C8">
              <w:rPr>
                <w:rFonts w:eastAsia="Calibri"/>
                <w:szCs w:val="24"/>
                <w:vertAlign w:val="superscript"/>
              </w:rPr>
              <w:t>e</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6,37±0,13</w:t>
            </w:r>
            <w:r w:rsidRPr="007622C8">
              <w:rPr>
                <w:rFonts w:eastAsia="Calibri"/>
                <w:szCs w:val="24"/>
                <w:vertAlign w:val="superscript"/>
              </w:rPr>
              <w:t>e</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2</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29,83±0,34</w:t>
            </w:r>
            <w:r w:rsidRPr="007622C8">
              <w:rPr>
                <w:rFonts w:eastAsia="Calibri"/>
                <w:szCs w:val="24"/>
                <w:vertAlign w:val="superscript"/>
              </w:rPr>
              <w:t>h</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0,17±0,34</w:t>
            </w:r>
            <w:r w:rsidRPr="007622C8">
              <w:rPr>
                <w:rFonts w:eastAsia="Calibri"/>
                <w:szCs w:val="24"/>
                <w:vertAlign w:val="superscript"/>
              </w:rPr>
              <w:t>c</w:t>
            </w:r>
          </w:p>
        </w:tc>
        <w:tc>
          <w:tcPr>
            <w:tcW w:w="1423" w:type="dxa"/>
            <w:shd w:val="clear" w:color="auto" w:fill="auto"/>
            <w:vAlign w:val="center"/>
          </w:tcPr>
          <w:p w:rsidR="00E22339" w:rsidRPr="007622C8" w:rsidRDefault="00E22339" w:rsidP="0050523E">
            <w:pPr>
              <w:jc w:val="center"/>
              <w:rPr>
                <w:szCs w:val="24"/>
                <w:vertAlign w:val="superscript"/>
              </w:rPr>
            </w:pPr>
            <w:r w:rsidRPr="007622C8">
              <w:rPr>
                <w:szCs w:val="24"/>
              </w:rPr>
              <w:t>85,98</w:t>
            </w:r>
            <w:r w:rsidRPr="007622C8">
              <w:rPr>
                <w:rFonts w:eastAsia="Calibri"/>
                <w:szCs w:val="24"/>
              </w:rPr>
              <w:t>±0,19</w:t>
            </w:r>
            <w:r w:rsidRPr="007622C8">
              <w:rPr>
                <w:rFonts w:eastAsia="Calibri"/>
                <w:szCs w:val="24"/>
                <w:vertAlign w:val="superscript"/>
              </w:rPr>
              <w:t>g</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5,55±0,24</w:t>
            </w:r>
            <w:r w:rsidRPr="007622C8">
              <w:rPr>
                <w:rFonts w:eastAsia="Calibri"/>
                <w:szCs w:val="24"/>
                <w:vertAlign w:val="superscript"/>
              </w:rPr>
              <w:t>g</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4,79±0,07</w:t>
            </w:r>
            <w:r w:rsidRPr="007622C8">
              <w:rPr>
                <w:rFonts w:eastAsia="Calibri"/>
                <w:szCs w:val="24"/>
                <w:vertAlign w:val="superscript"/>
              </w:rPr>
              <w:t>g</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4D3</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14,58±0,34</w:t>
            </w:r>
            <w:r w:rsidRPr="007622C8">
              <w:rPr>
                <w:rFonts w:eastAsia="Calibri"/>
                <w:szCs w:val="24"/>
                <w:vertAlign w:val="superscript"/>
              </w:rPr>
              <w:t>d</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5,42±0,34</w:t>
            </w:r>
            <w:r w:rsidRPr="007622C8">
              <w:rPr>
                <w:rFonts w:eastAsia="Calibri"/>
                <w:szCs w:val="24"/>
                <w:vertAlign w:val="superscript"/>
              </w:rPr>
              <w:t>g</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2,31±0,19</w:t>
            </w:r>
            <w:r w:rsidRPr="007622C8">
              <w:rPr>
                <w:rFonts w:eastAsia="Calibri"/>
                <w:szCs w:val="24"/>
                <w:vertAlign w:val="superscript"/>
              </w:rPr>
              <w:t>i</w:t>
            </w:r>
          </w:p>
        </w:tc>
        <w:tc>
          <w:tcPr>
            <w:tcW w:w="1422" w:type="dxa"/>
            <w:shd w:val="clear" w:color="auto" w:fill="auto"/>
            <w:vAlign w:val="center"/>
          </w:tcPr>
          <w:p w:rsidR="00E22339" w:rsidRPr="007622C8" w:rsidRDefault="00E22339" w:rsidP="0050523E">
            <w:pPr>
              <w:jc w:val="center"/>
              <w:rPr>
                <w:szCs w:val="24"/>
                <w:vertAlign w:val="superscript"/>
              </w:rPr>
            </w:pPr>
            <w:r w:rsidRPr="007622C8">
              <w:rPr>
                <w:szCs w:val="24"/>
              </w:rPr>
              <w:t>94,00</w:t>
            </w:r>
            <w:r w:rsidRPr="007622C8">
              <w:rPr>
                <w:rFonts w:eastAsia="Calibri"/>
                <w:szCs w:val="24"/>
              </w:rPr>
              <w:t>±0,21</w:t>
            </w:r>
            <w:r w:rsidRPr="007622C8">
              <w:rPr>
                <w:rFonts w:eastAsia="Calibri"/>
                <w:szCs w:val="24"/>
                <w:vertAlign w:val="superscript"/>
              </w:rPr>
              <w:t>i</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3,36±0,03</w:t>
            </w:r>
            <w:r w:rsidRPr="007622C8">
              <w:rPr>
                <w:rFonts w:eastAsia="Calibri"/>
                <w:szCs w:val="24"/>
                <w:vertAlign w:val="superscript"/>
              </w:rPr>
              <w:t>i</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6D0</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41,02±0,34</w:t>
            </w:r>
            <w:r w:rsidRPr="007622C8">
              <w:rPr>
                <w:rFonts w:eastAsia="Calibri"/>
                <w:szCs w:val="24"/>
                <w:vertAlign w:val="superscript"/>
              </w:rPr>
              <w:t>c</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58,98±0,34</w:t>
            </w:r>
            <w:r w:rsidRPr="007622C8">
              <w:rPr>
                <w:rFonts w:eastAsia="Calibri"/>
                <w:szCs w:val="24"/>
                <w:vertAlign w:val="superscript"/>
              </w:rPr>
              <w:t>h</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4,01±0,19</w:t>
            </w:r>
            <w:r w:rsidRPr="007622C8">
              <w:rPr>
                <w:rFonts w:eastAsia="Calibri"/>
                <w:szCs w:val="24"/>
                <w:vertAlign w:val="superscript"/>
              </w:rPr>
              <w:t>h</w:t>
            </w:r>
          </w:p>
        </w:tc>
        <w:tc>
          <w:tcPr>
            <w:tcW w:w="1422" w:type="dxa"/>
            <w:shd w:val="clear" w:color="auto" w:fill="auto"/>
            <w:vAlign w:val="center"/>
          </w:tcPr>
          <w:p w:rsidR="00E22339" w:rsidRPr="007622C8" w:rsidRDefault="00E22339" w:rsidP="0050523E">
            <w:pPr>
              <w:jc w:val="center"/>
              <w:rPr>
                <w:szCs w:val="24"/>
              </w:rPr>
            </w:pPr>
            <w:r w:rsidRPr="007622C8">
              <w:rPr>
                <w:rFonts w:eastAsia="Calibri"/>
                <w:szCs w:val="24"/>
              </w:rPr>
              <w:t>65,50±0,49</w:t>
            </w:r>
            <w:r w:rsidRPr="007622C8">
              <w:rPr>
                <w:rFonts w:eastAsia="Calibri"/>
                <w:szCs w:val="24"/>
                <w:vertAlign w:val="superscript"/>
              </w:rPr>
              <w:t>h</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4,33±0,25</w:t>
            </w:r>
            <w:r w:rsidRPr="007622C8">
              <w:rPr>
                <w:rFonts w:eastAsia="Calibri"/>
                <w:szCs w:val="24"/>
                <w:vertAlign w:val="superscript"/>
              </w:rPr>
              <w:t>h</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6D1</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32,88±0,34</w:t>
            </w:r>
            <w:r w:rsidRPr="007622C8">
              <w:rPr>
                <w:rFonts w:eastAsia="Calibri"/>
                <w:szCs w:val="24"/>
                <w:vertAlign w:val="superscript"/>
              </w:rPr>
              <w:t>b</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7,12±0,34</w:t>
            </w:r>
            <w:r w:rsidRPr="007622C8">
              <w:rPr>
                <w:rFonts w:eastAsia="Calibri"/>
                <w:szCs w:val="24"/>
                <w:vertAlign w:val="superscript"/>
              </w:rPr>
              <w:t>i</w:t>
            </w:r>
          </w:p>
        </w:tc>
        <w:tc>
          <w:tcPr>
            <w:tcW w:w="1423"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7,86±0,19</w:t>
            </w:r>
            <w:r w:rsidRPr="007622C8">
              <w:rPr>
                <w:rFonts w:eastAsia="Calibri"/>
                <w:szCs w:val="24"/>
                <w:vertAlign w:val="superscript"/>
              </w:rPr>
              <w:t>j</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4,46±0,28</w:t>
            </w:r>
            <w:r w:rsidRPr="007622C8">
              <w:rPr>
                <w:rFonts w:eastAsia="Calibri"/>
                <w:szCs w:val="24"/>
                <w:vertAlign w:val="superscript"/>
              </w:rPr>
              <w:t>j</w:t>
            </w:r>
          </w:p>
        </w:tc>
        <w:tc>
          <w:tcPr>
            <w:tcW w:w="1667" w:type="dxa"/>
            <w:shd w:val="clear" w:color="auto" w:fill="auto"/>
            <w:vAlign w:val="center"/>
          </w:tcPr>
          <w:p w:rsidR="00E22339" w:rsidRPr="007622C8" w:rsidRDefault="00E22339" w:rsidP="0050523E">
            <w:pPr>
              <w:jc w:val="center"/>
              <w:rPr>
                <w:szCs w:val="24"/>
              </w:rPr>
            </w:pPr>
            <w:r w:rsidRPr="007622C8">
              <w:rPr>
                <w:rFonts w:eastAsia="Calibri"/>
                <w:szCs w:val="24"/>
              </w:rPr>
              <w:t>73,68±0,15</w:t>
            </w:r>
            <w:r w:rsidRPr="007622C8">
              <w:rPr>
                <w:rFonts w:eastAsia="Calibri"/>
                <w:szCs w:val="24"/>
                <w:vertAlign w:val="superscript"/>
              </w:rPr>
              <w:t>j</w:t>
            </w:r>
          </w:p>
        </w:tc>
      </w:tr>
      <w:tr w:rsidR="00E22339" w:rsidRPr="007622C8" w:rsidTr="00292806">
        <w:trPr>
          <w:trHeight w:val="98"/>
          <w:jc w:val="center"/>
        </w:trPr>
        <w:tc>
          <w:tcPr>
            <w:tcW w:w="1418" w:type="dxa"/>
            <w:shd w:val="clear" w:color="auto" w:fill="auto"/>
            <w:vAlign w:val="bottom"/>
          </w:tcPr>
          <w:p w:rsidR="00E22339" w:rsidRPr="007622C8" w:rsidRDefault="00E22339" w:rsidP="0050523E">
            <w:pPr>
              <w:jc w:val="center"/>
              <w:rPr>
                <w:szCs w:val="24"/>
              </w:rPr>
            </w:pPr>
            <w:r w:rsidRPr="007622C8">
              <w:rPr>
                <w:szCs w:val="24"/>
              </w:rPr>
              <w:t>W6D2</w:t>
            </w:r>
          </w:p>
        </w:tc>
        <w:tc>
          <w:tcPr>
            <w:tcW w:w="1295"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24,86±0,51</w:t>
            </w:r>
            <w:r w:rsidRPr="007622C8">
              <w:rPr>
                <w:rFonts w:eastAsia="Calibri"/>
                <w:szCs w:val="24"/>
                <w:vertAlign w:val="superscript"/>
              </w:rPr>
              <w:t>b</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75,14±0,51</w:t>
            </w:r>
            <w:r w:rsidRPr="007622C8">
              <w:rPr>
                <w:rFonts w:eastAsia="Calibri"/>
                <w:szCs w:val="24"/>
                <w:vertAlign w:val="superscript"/>
              </w:rPr>
              <w:t>i</w:t>
            </w:r>
          </w:p>
        </w:tc>
        <w:tc>
          <w:tcPr>
            <w:tcW w:w="1423" w:type="dxa"/>
            <w:shd w:val="clear" w:color="auto" w:fill="auto"/>
            <w:vAlign w:val="center"/>
          </w:tcPr>
          <w:p w:rsidR="00E22339" w:rsidRPr="007622C8" w:rsidRDefault="00E22339" w:rsidP="0050523E">
            <w:pPr>
              <w:jc w:val="center"/>
              <w:rPr>
                <w:szCs w:val="24"/>
                <w:vertAlign w:val="superscript"/>
              </w:rPr>
            </w:pPr>
            <w:r w:rsidRPr="007622C8">
              <w:rPr>
                <w:szCs w:val="24"/>
              </w:rPr>
              <w:t>83,96</w:t>
            </w:r>
            <w:r w:rsidRPr="007622C8">
              <w:rPr>
                <w:rFonts w:eastAsia="Calibri"/>
                <w:szCs w:val="24"/>
              </w:rPr>
              <w:t>±0,19</w:t>
            </w:r>
            <w:r w:rsidRPr="007622C8">
              <w:rPr>
                <w:rFonts w:eastAsia="Calibri"/>
                <w:szCs w:val="24"/>
                <w:vertAlign w:val="superscript"/>
              </w:rPr>
              <w:t>l</w:t>
            </w:r>
          </w:p>
        </w:tc>
        <w:tc>
          <w:tcPr>
            <w:tcW w:w="1422"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2,77±0,25</w:t>
            </w:r>
            <w:r w:rsidRPr="007622C8">
              <w:rPr>
                <w:rFonts w:eastAsia="Calibri"/>
                <w:szCs w:val="24"/>
                <w:vertAlign w:val="superscript"/>
              </w:rPr>
              <w:t>l</w:t>
            </w:r>
          </w:p>
        </w:tc>
        <w:tc>
          <w:tcPr>
            <w:tcW w:w="1667" w:type="dxa"/>
            <w:shd w:val="clear" w:color="auto" w:fill="auto"/>
            <w:vAlign w:val="center"/>
          </w:tcPr>
          <w:p w:rsidR="00E22339" w:rsidRPr="007622C8" w:rsidRDefault="00E22339" w:rsidP="0050523E">
            <w:pPr>
              <w:jc w:val="center"/>
              <w:rPr>
                <w:szCs w:val="24"/>
                <w:vertAlign w:val="superscript"/>
              </w:rPr>
            </w:pPr>
            <w:r w:rsidRPr="007622C8">
              <w:rPr>
                <w:rFonts w:eastAsia="Calibri"/>
                <w:szCs w:val="24"/>
              </w:rPr>
              <w:t>81,95±0,09</w:t>
            </w:r>
            <w:r w:rsidRPr="007622C8">
              <w:rPr>
                <w:rFonts w:eastAsia="Calibri"/>
                <w:szCs w:val="24"/>
                <w:vertAlign w:val="superscript"/>
              </w:rPr>
              <w:t>l</w:t>
            </w:r>
          </w:p>
        </w:tc>
      </w:tr>
      <w:tr w:rsidR="00E22339" w:rsidRPr="007622C8" w:rsidTr="00292806">
        <w:trPr>
          <w:trHeight w:val="108"/>
          <w:jc w:val="center"/>
        </w:trPr>
        <w:tc>
          <w:tcPr>
            <w:tcW w:w="1418" w:type="dxa"/>
            <w:tcBorders>
              <w:bottom w:val="single" w:sz="4" w:space="0" w:color="auto"/>
            </w:tcBorders>
            <w:shd w:val="clear" w:color="auto" w:fill="auto"/>
            <w:vAlign w:val="bottom"/>
          </w:tcPr>
          <w:p w:rsidR="00E22339" w:rsidRPr="007622C8" w:rsidRDefault="00E22339" w:rsidP="0050523E">
            <w:pPr>
              <w:jc w:val="center"/>
              <w:rPr>
                <w:szCs w:val="24"/>
              </w:rPr>
            </w:pPr>
            <w:r w:rsidRPr="007622C8">
              <w:rPr>
                <w:szCs w:val="24"/>
              </w:rPr>
              <w:t>W6D3</w:t>
            </w:r>
          </w:p>
        </w:tc>
        <w:tc>
          <w:tcPr>
            <w:tcW w:w="1295"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6,78±0,34</w:t>
            </w:r>
            <w:r w:rsidRPr="007622C8">
              <w:rPr>
                <w:rFonts w:eastAsia="Calibri"/>
                <w:szCs w:val="24"/>
                <w:vertAlign w:val="superscript"/>
              </w:rPr>
              <w:t>a</w:t>
            </w:r>
          </w:p>
        </w:tc>
        <w:tc>
          <w:tcPr>
            <w:tcW w:w="1422"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3,22±0,34</w:t>
            </w:r>
            <w:r w:rsidRPr="007622C8">
              <w:rPr>
                <w:rFonts w:eastAsia="Calibri"/>
                <w:szCs w:val="24"/>
                <w:vertAlign w:val="superscript"/>
              </w:rPr>
              <w:t>j</w:t>
            </w:r>
          </w:p>
        </w:tc>
        <w:tc>
          <w:tcPr>
            <w:tcW w:w="1423"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0,06±0,19</w:t>
            </w:r>
            <w:r w:rsidRPr="007622C8">
              <w:rPr>
                <w:rFonts w:eastAsia="Calibri"/>
                <w:szCs w:val="24"/>
                <w:vertAlign w:val="superscript"/>
              </w:rPr>
              <w:t>k</w:t>
            </w:r>
          </w:p>
        </w:tc>
        <w:tc>
          <w:tcPr>
            <w:tcW w:w="1422"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szCs w:val="24"/>
              </w:rPr>
              <w:t>91,47</w:t>
            </w:r>
            <w:r w:rsidRPr="007622C8">
              <w:rPr>
                <w:rFonts w:eastAsia="Calibri"/>
                <w:szCs w:val="24"/>
              </w:rPr>
              <w:t>±0,22</w:t>
            </w:r>
            <w:r w:rsidRPr="007622C8">
              <w:rPr>
                <w:rFonts w:eastAsia="Calibri"/>
                <w:szCs w:val="24"/>
                <w:vertAlign w:val="superscript"/>
              </w:rPr>
              <w:t>k</w:t>
            </w:r>
          </w:p>
        </w:tc>
        <w:tc>
          <w:tcPr>
            <w:tcW w:w="1667" w:type="dxa"/>
            <w:tcBorders>
              <w:bottom w:val="single" w:sz="4" w:space="0" w:color="auto"/>
            </w:tcBorders>
            <w:shd w:val="clear" w:color="auto" w:fill="auto"/>
            <w:vAlign w:val="center"/>
          </w:tcPr>
          <w:p w:rsidR="00E22339" w:rsidRPr="007622C8" w:rsidRDefault="00E22339" w:rsidP="0050523E">
            <w:pPr>
              <w:jc w:val="center"/>
              <w:rPr>
                <w:szCs w:val="24"/>
                <w:vertAlign w:val="superscript"/>
              </w:rPr>
            </w:pPr>
            <w:r w:rsidRPr="007622C8">
              <w:rPr>
                <w:rFonts w:eastAsia="Calibri"/>
                <w:szCs w:val="24"/>
              </w:rPr>
              <w:t>90,53±0,35</w:t>
            </w:r>
            <w:r w:rsidRPr="007622C8">
              <w:rPr>
                <w:rFonts w:eastAsia="Calibri"/>
                <w:szCs w:val="24"/>
                <w:vertAlign w:val="superscript"/>
              </w:rPr>
              <w:t>k</w:t>
            </w:r>
          </w:p>
        </w:tc>
      </w:tr>
    </w:tbl>
    <w:p w:rsidR="00E22339" w:rsidRPr="0023087B" w:rsidRDefault="00E22339" w:rsidP="00E22339">
      <w:pPr>
        <w:ind w:left="1276" w:hanging="1276"/>
        <w:rPr>
          <w:sz w:val="24"/>
          <w:szCs w:val="24"/>
        </w:rPr>
      </w:pPr>
      <w:r w:rsidRPr="0023087B">
        <w:rPr>
          <w:sz w:val="24"/>
          <w:szCs w:val="24"/>
        </w:rPr>
        <w:t>Keterangan: Nilai rataan pada kolom yang sama dan diikuti dengan huruf yang berbeda menunjukkan hasil yang berbeda nyata (P&lt;0,05). sedangkan nilai rataan pada kolom yang sama dan diikuti dengan huruf yang sama menunjukkan hasil yang tidak berbeda nyata (P&gt;0,05).</w:t>
      </w:r>
    </w:p>
    <w:p w:rsidR="00393F63" w:rsidRPr="00E22339" w:rsidRDefault="00E22339" w:rsidP="00E22339">
      <w:pPr>
        <w:ind w:left="567" w:hanging="567"/>
        <w:jc w:val="both"/>
        <w:rPr>
          <w:i/>
          <w:sz w:val="24"/>
          <w:szCs w:val="24"/>
        </w:rPr>
      </w:pPr>
      <w:r>
        <w:rPr>
          <w:i/>
          <w:sz w:val="24"/>
          <w:szCs w:val="24"/>
        </w:rPr>
        <w:t xml:space="preserve">Note: </w:t>
      </w:r>
      <w:r w:rsidRPr="00E22339">
        <w:rPr>
          <w:i/>
          <w:sz w:val="24"/>
          <w:szCs w:val="24"/>
        </w:rPr>
        <w:t xml:space="preserve">Mean values in the same column followed by different letters indicate a </w:t>
      </w:r>
      <w:r w:rsidRPr="00E22339">
        <w:rPr>
          <w:rStyle w:val="Strong"/>
          <w:b w:val="0"/>
          <w:i/>
          <w:sz w:val="24"/>
          <w:szCs w:val="24"/>
        </w:rPr>
        <w:t>significant difference</w:t>
      </w:r>
      <w:r w:rsidRPr="00E22339">
        <w:rPr>
          <w:i/>
          <w:sz w:val="24"/>
          <w:szCs w:val="24"/>
        </w:rPr>
        <w:t xml:space="preserve"> (P&lt;0.05), while mean values in the same column followed by the same letters indicate </w:t>
      </w:r>
      <w:r w:rsidRPr="00E22339">
        <w:rPr>
          <w:rStyle w:val="Strong"/>
          <w:b w:val="0"/>
          <w:i/>
          <w:sz w:val="24"/>
          <w:szCs w:val="24"/>
        </w:rPr>
        <w:t>no significant difference</w:t>
      </w:r>
      <w:r w:rsidRPr="00E22339">
        <w:rPr>
          <w:b/>
          <w:i/>
          <w:sz w:val="24"/>
          <w:szCs w:val="24"/>
        </w:rPr>
        <w:t xml:space="preserve"> (</w:t>
      </w:r>
      <w:r w:rsidRPr="00E22339">
        <w:rPr>
          <w:i/>
          <w:sz w:val="24"/>
          <w:szCs w:val="24"/>
        </w:rPr>
        <w:t>P&gt;0.05).</w:t>
      </w:r>
    </w:p>
    <w:p w:rsidR="00393F63" w:rsidRPr="0023087B" w:rsidRDefault="00393F63" w:rsidP="006E69FC">
      <w:pPr>
        <w:pStyle w:val="ListParagraph"/>
        <w:numPr>
          <w:ilvl w:val="0"/>
          <w:numId w:val="2"/>
        </w:numPr>
        <w:ind w:left="142" w:right="-1" w:hanging="142"/>
        <w:rPr>
          <w:b/>
          <w:sz w:val="24"/>
          <w:szCs w:val="24"/>
        </w:rPr>
        <w:sectPr w:rsidR="00393F63" w:rsidRPr="0023087B" w:rsidSect="00393F63">
          <w:type w:val="continuous"/>
          <w:pgSz w:w="11906" w:h="16838"/>
          <w:pgMar w:top="1701" w:right="1701" w:bottom="1701" w:left="2268" w:header="708" w:footer="708" w:gutter="0"/>
          <w:cols w:space="565"/>
          <w:docGrid w:linePitch="360"/>
        </w:sectPr>
      </w:pPr>
    </w:p>
    <w:p w:rsidR="00E22339" w:rsidRDefault="00E22339" w:rsidP="00E22339">
      <w:pPr>
        <w:pStyle w:val="ListParagraph"/>
        <w:spacing w:before="240" w:after="240"/>
        <w:ind w:left="142" w:right="-1"/>
        <w:rPr>
          <w:b/>
          <w:sz w:val="24"/>
          <w:szCs w:val="24"/>
        </w:rPr>
      </w:pPr>
    </w:p>
    <w:p w:rsidR="0007631C" w:rsidRPr="0023087B" w:rsidRDefault="0007631C" w:rsidP="00845E70">
      <w:pPr>
        <w:pStyle w:val="ListParagraph"/>
        <w:numPr>
          <w:ilvl w:val="0"/>
          <w:numId w:val="2"/>
        </w:numPr>
        <w:spacing w:before="240" w:after="240"/>
        <w:ind w:left="142" w:right="-1" w:hanging="142"/>
        <w:rPr>
          <w:b/>
          <w:sz w:val="24"/>
          <w:szCs w:val="24"/>
        </w:rPr>
      </w:pPr>
      <w:r w:rsidRPr="0023087B">
        <w:rPr>
          <w:b/>
          <w:sz w:val="24"/>
          <w:szCs w:val="24"/>
        </w:rPr>
        <w:t>Daya Rekat</w:t>
      </w:r>
    </w:p>
    <w:p w:rsidR="0007631C" w:rsidRPr="0023087B" w:rsidRDefault="0007631C" w:rsidP="00E22339">
      <w:pPr>
        <w:spacing w:line="480" w:lineRule="auto"/>
        <w:ind w:right="-1"/>
        <w:jc w:val="both"/>
        <w:rPr>
          <w:sz w:val="24"/>
          <w:szCs w:val="24"/>
        </w:rPr>
      </w:pPr>
      <w:r w:rsidRPr="0023087B">
        <w:rPr>
          <w:b/>
          <w:sz w:val="24"/>
          <w:szCs w:val="24"/>
        </w:rPr>
        <w:tab/>
      </w:r>
      <w:r w:rsidRPr="0023087B">
        <w:rPr>
          <w:sz w:val="24"/>
          <w:szCs w:val="24"/>
        </w:rPr>
        <w:t xml:space="preserve">Hasil penelitian menunjukkan bahwa perlakuan W6D3 (perendaman selama 6 menit dengan dosis 10 g/L) menghasilkan daya rekat terendah yaitu sebesar 6,78%, yang berbeda nyata dibandingkan dengan semua perlakuan lainnya. Rendahnya daya rekat ini menunjukkan bahwa proses perendaman dalam larutan teh hitam mampu menghilangkan lapisan glukoprotein pada permukaan telur secara efektif. Lama perendaman yang lebih panjang memberikan kesempatan senyawa tanin dalam teh hitam untuk bekerja lebih maksimal dalam mengikat dan mengendapkan protein perekat pada telur. </w:t>
      </w:r>
      <w:r w:rsidR="003E445A" w:rsidRPr="0023087B">
        <w:rPr>
          <w:sz w:val="24"/>
          <w:szCs w:val="24"/>
        </w:rPr>
        <w:t xml:space="preserve">Hasil yang serupa juga dilaporkan </w:t>
      </w:r>
      <w:r w:rsidRPr="0023087B">
        <w:rPr>
          <w:sz w:val="24"/>
          <w:szCs w:val="24"/>
        </w:rPr>
        <w:t xml:space="preserve">oleh Yustiati </w:t>
      </w:r>
      <w:r w:rsidRPr="0023087B">
        <w:rPr>
          <w:i/>
          <w:sz w:val="24"/>
          <w:szCs w:val="24"/>
        </w:rPr>
        <w:t>et al.</w:t>
      </w:r>
      <w:r w:rsidRPr="0023087B">
        <w:rPr>
          <w:sz w:val="24"/>
          <w:szCs w:val="24"/>
        </w:rPr>
        <w:t xml:space="preserve"> (2021) yang menyatakan bahwa perendaman telur ikan lele sangkuriang (</w:t>
      </w:r>
      <w:r w:rsidRPr="0023087B">
        <w:rPr>
          <w:i/>
          <w:sz w:val="24"/>
          <w:szCs w:val="24"/>
        </w:rPr>
        <w:t>C. gariepinus</w:t>
      </w:r>
      <w:r w:rsidRPr="0023087B">
        <w:rPr>
          <w:sz w:val="24"/>
          <w:szCs w:val="24"/>
        </w:rPr>
        <w:t xml:space="preserve">) selama 4 menit dalam larutan teh hitam dosis 10 g/L mampu menurunkan daya rekat hingga sekitar 12%, serta meningkatkan daya tetas secara signifikan dibandingkan kontrol. Hal ini menunjukkan bahwa teh hitam berperan efektif dalam menurunkan </w:t>
      </w:r>
      <w:r w:rsidRPr="0023087B">
        <w:rPr>
          <w:i/>
          <w:sz w:val="24"/>
          <w:szCs w:val="24"/>
        </w:rPr>
        <w:t>adhesivitas</w:t>
      </w:r>
      <w:r w:rsidRPr="0023087B">
        <w:rPr>
          <w:sz w:val="24"/>
          <w:szCs w:val="24"/>
        </w:rPr>
        <w:t xml:space="preserve"> telur ikan famili </w:t>
      </w:r>
      <w:r w:rsidRPr="0023087B">
        <w:rPr>
          <w:i/>
          <w:sz w:val="24"/>
          <w:szCs w:val="24"/>
        </w:rPr>
        <w:t>Clariidae</w:t>
      </w:r>
      <w:r w:rsidRPr="0023087B">
        <w:rPr>
          <w:sz w:val="24"/>
          <w:szCs w:val="24"/>
        </w:rPr>
        <w:t xml:space="preserve"> tanpa mengganggu perkembangan embrionik. Dengan demikian hasil penelitian ini selaras dan mendukung efektivitas penggunaan larutan teh hitam dalam meningkatkan efisiensi pembenihan ikan lele lokal (</w:t>
      </w:r>
      <w:r w:rsidRPr="0023087B">
        <w:rPr>
          <w:i/>
          <w:sz w:val="24"/>
          <w:szCs w:val="24"/>
        </w:rPr>
        <w:t>C. batrachus</w:t>
      </w:r>
      <w:r w:rsidRPr="0023087B">
        <w:rPr>
          <w:sz w:val="24"/>
          <w:szCs w:val="24"/>
        </w:rPr>
        <w:t>)</w:t>
      </w:r>
    </w:p>
    <w:p w:rsidR="00393F63" w:rsidRPr="0023087B" w:rsidRDefault="00393F63" w:rsidP="00E22339">
      <w:pPr>
        <w:spacing w:line="480" w:lineRule="auto"/>
        <w:jc w:val="center"/>
        <w:rPr>
          <w:sz w:val="24"/>
          <w:szCs w:val="24"/>
        </w:rPr>
        <w:sectPr w:rsidR="00393F63" w:rsidRPr="0023087B" w:rsidSect="00384A1F">
          <w:type w:val="continuous"/>
          <w:pgSz w:w="11906" w:h="16838"/>
          <w:pgMar w:top="1701" w:right="1701" w:bottom="1701" w:left="2268" w:header="708" w:footer="708" w:gutter="0"/>
          <w:cols w:space="565"/>
          <w:docGrid w:linePitch="360"/>
        </w:sectPr>
      </w:pPr>
    </w:p>
    <w:p w:rsidR="00E22339" w:rsidRDefault="0007631C" w:rsidP="00E22339">
      <w:pPr>
        <w:jc w:val="both"/>
        <w:rPr>
          <w:sz w:val="24"/>
          <w:szCs w:val="24"/>
        </w:rPr>
      </w:pPr>
      <w:r w:rsidRPr="0023087B">
        <w:rPr>
          <w:noProof/>
          <w:sz w:val="24"/>
          <w:szCs w:val="24"/>
          <w:lang w:eastAsia="id-ID"/>
        </w:rPr>
        <w:drawing>
          <wp:inline distT="0" distB="0" distL="0" distR="0" wp14:anchorId="77BF675C" wp14:editId="04ED2AE3">
            <wp:extent cx="5039995" cy="1796902"/>
            <wp:effectExtent l="0" t="0" r="825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000D00BB" w:rsidRPr="0023087B">
        <w:rPr>
          <w:sz w:val="24"/>
          <w:szCs w:val="24"/>
        </w:rPr>
        <w:t>Gambar 1</w:t>
      </w:r>
      <w:r w:rsidRPr="0023087B">
        <w:rPr>
          <w:sz w:val="24"/>
          <w:szCs w:val="24"/>
        </w:rPr>
        <w:t xml:space="preserve">. Histogram </w:t>
      </w:r>
      <w:r w:rsidR="00516BBB" w:rsidRPr="0023087B">
        <w:rPr>
          <w:sz w:val="24"/>
          <w:szCs w:val="24"/>
        </w:rPr>
        <w:t>daya rekat telur ikan lele lokal (</w:t>
      </w:r>
      <w:r w:rsidR="00516BBB" w:rsidRPr="0023087B">
        <w:rPr>
          <w:i/>
          <w:sz w:val="24"/>
          <w:szCs w:val="24"/>
        </w:rPr>
        <w:t>C. batrachus</w:t>
      </w:r>
      <w:r w:rsidR="00516BBB" w:rsidRPr="0023087B">
        <w:rPr>
          <w:sz w:val="24"/>
          <w:szCs w:val="24"/>
        </w:rPr>
        <w:t>)</w:t>
      </w:r>
      <w:r w:rsidR="00E22339">
        <w:rPr>
          <w:sz w:val="24"/>
          <w:szCs w:val="24"/>
        </w:rPr>
        <w:t xml:space="preserve"> </w:t>
      </w:r>
      <w:r w:rsidR="00516BBB" w:rsidRPr="0023087B">
        <w:rPr>
          <w:sz w:val="24"/>
          <w:szCs w:val="24"/>
        </w:rPr>
        <w:t>yang diuji</w:t>
      </w:r>
      <w:r w:rsidR="00E22339">
        <w:rPr>
          <w:sz w:val="24"/>
          <w:szCs w:val="24"/>
        </w:rPr>
        <w:t xml:space="preserve">   </w:t>
      </w:r>
    </w:p>
    <w:p w:rsidR="00E22339" w:rsidRDefault="00E22339" w:rsidP="00E22339">
      <w:pPr>
        <w:jc w:val="both"/>
        <w:rPr>
          <w:sz w:val="24"/>
          <w:szCs w:val="24"/>
        </w:rPr>
      </w:pPr>
      <w:r>
        <w:rPr>
          <w:sz w:val="24"/>
          <w:szCs w:val="24"/>
        </w:rPr>
        <w:t xml:space="preserve">                </w:t>
      </w:r>
      <w:r w:rsidR="007B4E9D">
        <w:rPr>
          <w:sz w:val="24"/>
          <w:szCs w:val="24"/>
        </w:rPr>
        <w:t xml:space="preserve"> </w:t>
      </w:r>
      <w:r>
        <w:rPr>
          <w:sz w:val="24"/>
          <w:szCs w:val="24"/>
        </w:rPr>
        <w:t xml:space="preserve"> </w:t>
      </w:r>
      <w:r w:rsidR="00516BBB" w:rsidRPr="0023087B">
        <w:rPr>
          <w:sz w:val="24"/>
          <w:szCs w:val="24"/>
        </w:rPr>
        <w:t>dengan waktu perendaman dan dosis  Larutan Teh Hitam (</w:t>
      </w:r>
      <w:r w:rsidR="00516BBB" w:rsidRPr="0023087B">
        <w:rPr>
          <w:i/>
          <w:sz w:val="24"/>
          <w:szCs w:val="24"/>
        </w:rPr>
        <w:t>C</w:t>
      </w:r>
      <w:r w:rsidR="00516BBB" w:rsidRPr="0023087B">
        <w:rPr>
          <w:sz w:val="24"/>
          <w:szCs w:val="24"/>
        </w:rPr>
        <w:t>.</w:t>
      </w:r>
      <w:r w:rsidR="00516BBB" w:rsidRPr="0023087B">
        <w:rPr>
          <w:i/>
          <w:sz w:val="24"/>
          <w:szCs w:val="24"/>
        </w:rPr>
        <w:t>sinensis</w:t>
      </w:r>
      <w:r w:rsidR="00516BBB" w:rsidRPr="0023087B">
        <w:rPr>
          <w:sz w:val="24"/>
          <w:szCs w:val="24"/>
        </w:rPr>
        <w:t xml:space="preserve">) </w:t>
      </w:r>
      <w:r>
        <w:rPr>
          <w:sz w:val="24"/>
          <w:szCs w:val="24"/>
        </w:rPr>
        <w:t xml:space="preserve"> </w:t>
      </w:r>
    </w:p>
    <w:p w:rsidR="00393F63" w:rsidRDefault="00E22339" w:rsidP="00E22339">
      <w:pPr>
        <w:jc w:val="both"/>
        <w:rPr>
          <w:sz w:val="24"/>
          <w:szCs w:val="24"/>
        </w:rPr>
      </w:pPr>
      <w:r>
        <w:rPr>
          <w:sz w:val="24"/>
          <w:szCs w:val="24"/>
        </w:rPr>
        <w:t xml:space="preserve">                 </w:t>
      </w:r>
      <w:r w:rsidR="007B4E9D">
        <w:rPr>
          <w:sz w:val="24"/>
          <w:szCs w:val="24"/>
        </w:rPr>
        <w:t xml:space="preserve"> </w:t>
      </w:r>
      <w:r w:rsidR="00516BBB" w:rsidRPr="0023087B">
        <w:rPr>
          <w:sz w:val="24"/>
          <w:szCs w:val="24"/>
        </w:rPr>
        <w:t>berbeda</w:t>
      </w:r>
    </w:p>
    <w:p w:rsidR="00E22339" w:rsidRPr="00E22339" w:rsidRDefault="00E22339" w:rsidP="00E22339">
      <w:pPr>
        <w:ind w:left="993" w:hanging="993"/>
        <w:jc w:val="both"/>
        <w:rPr>
          <w:i/>
          <w:sz w:val="24"/>
          <w:szCs w:val="24"/>
        </w:rPr>
        <w:sectPr w:rsidR="00E22339" w:rsidRPr="00E22339" w:rsidSect="00393F63">
          <w:type w:val="continuous"/>
          <w:pgSz w:w="11906" w:h="16838"/>
          <w:pgMar w:top="1701" w:right="1701" w:bottom="1701" w:left="2268" w:header="708" w:footer="708" w:gutter="0"/>
          <w:cols w:space="565"/>
          <w:docGrid w:linePitch="360"/>
        </w:sectPr>
      </w:pPr>
      <w:r w:rsidRPr="00E22339">
        <w:rPr>
          <w:i/>
          <w:sz w:val="24"/>
          <w:szCs w:val="24"/>
        </w:rPr>
        <w:t>Figure 1. Histogram of the adhesive strength of local catfish (C. batrachus) eggs tested with different soaking durations and concentrations of Black Tea (C. sinensis) solution.</w:t>
      </w:r>
    </w:p>
    <w:p w:rsidR="00E22339" w:rsidRDefault="00E22339" w:rsidP="006E69FC">
      <w:pPr>
        <w:ind w:right="-1" w:firstLine="720"/>
        <w:jc w:val="both"/>
        <w:rPr>
          <w:sz w:val="24"/>
          <w:szCs w:val="24"/>
        </w:rPr>
      </w:pPr>
    </w:p>
    <w:p w:rsidR="000D00BB" w:rsidRPr="0023087B" w:rsidRDefault="000D00BB" w:rsidP="007B4E9D">
      <w:pPr>
        <w:spacing w:line="480" w:lineRule="auto"/>
        <w:ind w:right="-1" w:firstLine="720"/>
        <w:jc w:val="both"/>
        <w:rPr>
          <w:sz w:val="24"/>
          <w:szCs w:val="24"/>
        </w:rPr>
      </w:pPr>
      <w:r w:rsidRPr="0023087B">
        <w:rPr>
          <w:sz w:val="24"/>
          <w:szCs w:val="24"/>
        </w:rPr>
        <w:t>Berdasarkan histogram yang disusun dari data daya rekat terlihat bahwa nilai terendah daya rekat telur terdapat pada perlakuan W6D3 (6 menit, 10 g/L) sebesar 6,78%, diikuti oleh W4D3 (4 menit, 10 g/L) sebesar 14,58%  dan W2D3 (2 menit, 10 g/L) sebesar 14,80%. Selanjutnya mengalami kenaikan pada perlakuan W6D2 (6 menit, 8 g/L) sebesar 24,86%, diikuti oleh perlakuan W4D2 (4 menit, 8 g/L) sebesar 29,83% dan perlakuan W2D2 (2 menit, 8 g/L) sebesar 37,40%. Selanjutnya mengalami penurunan lagi pada perlakuan W6D1 (6 menit, 6 g/L) sebesar 32,88% diikuti oleh W4D1 (4 menit, 6 g/L) 33,90% dan perlakuan W2D1 (2 menit, 6 g/L) sebesar 34,92%. Dan selanjutnya mengalami kenaikan pada perlakuan kontrol (tanpa larutan teh hitam). Hal ini menunjukkan bahwa penurunan daya rekat paling signifikan terjadi pada dosis tertinggi yaitu 10 g/L yang konsisten menurunkan nilai daya rekat di seluruh durasi waktu perendaman. Temuan ini sejalan dengan hasil penelitian Hasyim (2016) yang menyatakan bahwa dosis teh hitam 10 g/L merupakan dosis paling optimal dalam mengurangi daya rekat telur ikan lele dengan daya rekat terendah tercatat sebesar 23,33%.</w:t>
      </w:r>
    </w:p>
    <w:p w:rsidR="00A2142C" w:rsidRPr="0023087B" w:rsidRDefault="000D00BB" w:rsidP="007B4E9D">
      <w:pPr>
        <w:spacing w:line="480" w:lineRule="auto"/>
        <w:ind w:right="-1" w:firstLine="720"/>
        <w:jc w:val="both"/>
        <w:rPr>
          <w:sz w:val="24"/>
          <w:szCs w:val="24"/>
        </w:rPr>
      </w:pPr>
      <w:r w:rsidRPr="0023087B">
        <w:rPr>
          <w:sz w:val="24"/>
          <w:szCs w:val="24"/>
        </w:rPr>
        <w:t>Selain itu bila ditinjau dari segi waktu perendaman penurunan daya rekat juga sejalan dengan meningkatnya lama perendaman. Hal ini disebabkan oleh semakin lamanya interaksi senyawa tanin dalam teh hitam dengan lapisan glukoprotein pada permukaan telur yang menyebabkan protein perekat semakin terdenaturasi dan hilang. Berdasarkan hasil penelitian Rahayu (2015) yang menyatakan bahwa perendaman telur ikan lele dumbo dalam larutan teh hitam selama 8 menit menghasilkan daya rekat paling rendah dibandingkan perlakuan 2, 4, dan 6 menit, yakni sebesar 31,67%, sedangkan kontrol tanpa perendaman mencapai 84,33%. Hasil tersebut menunjukkan bahwa durasi perendaman yang lebih lama semakin meningkatkan efektivitas tanin dalam menurunkan daya rekat telur. Dengan demikian histogram daya rekat ini memperkuat bahwa kombinasi dosis 10 g/L dan waktu perendaman 6 menit (W6D3) merupakan perlakuan paling efektif dalam mengurangi daya rekat telur yang menjadi indikator keberhasilan tahap awal dalam proses reproduksi buatan ikan lele lokal.</w:t>
      </w:r>
    </w:p>
    <w:p w:rsidR="000D00BB" w:rsidRPr="0023087B" w:rsidRDefault="000D00BB" w:rsidP="007B4E9D">
      <w:pPr>
        <w:pStyle w:val="ListParagraph"/>
        <w:numPr>
          <w:ilvl w:val="0"/>
          <w:numId w:val="2"/>
        </w:numPr>
        <w:spacing w:after="240"/>
        <w:ind w:left="142" w:right="-1" w:hanging="142"/>
        <w:rPr>
          <w:b/>
          <w:sz w:val="24"/>
          <w:szCs w:val="24"/>
        </w:rPr>
      </w:pPr>
      <w:r w:rsidRPr="0023087B">
        <w:rPr>
          <w:b/>
          <w:noProof/>
          <w:sz w:val="24"/>
          <w:szCs w:val="24"/>
        </w:rPr>
        <w:t>Telur Tidak Merekat</w:t>
      </w:r>
    </w:p>
    <w:p w:rsidR="000D00BB" w:rsidRPr="0023087B" w:rsidRDefault="000D00BB" w:rsidP="007B4E9D">
      <w:pPr>
        <w:spacing w:line="480" w:lineRule="auto"/>
        <w:ind w:right="-1"/>
        <w:jc w:val="both"/>
        <w:rPr>
          <w:sz w:val="24"/>
          <w:szCs w:val="24"/>
        </w:rPr>
      </w:pPr>
      <w:r w:rsidRPr="0023087B">
        <w:rPr>
          <w:b/>
          <w:sz w:val="24"/>
          <w:szCs w:val="24"/>
        </w:rPr>
        <w:tab/>
      </w:r>
      <w:r w:rsidRPr="0023087B">
        <w:rPr>
          <w:sz w:val="24"/>
          <w:szCs w:val="24"/>
        </w:rPr>
        <w:t xml:space="preserve">Berdasarkan hasil penelitian, diketahui bahwa </w:t>
      </w:r>
      <w:r w:rsidRPr="0023087B">
        <w:rPr>
          <w:noProof/>
          <w:sz w:val="24"/>
          <w:szCs w:val="24"/>
        </w:rPr>
        <w:t>telur tidak merekat</w:t>
      </w:r>
      <w:r w:rsidRPr="0023087B">
        <w:rPr>
          <w:sz w:val="24"/>
          <w:szCs w:val="24"/>
        </w:rPr>
        <w:t xml:space="preserve"> tertinggi tercatat pada perlakuan W6D3 (6 menit, 10 g/L) sebesar 93,22%, disusul oleh W4D3 sebesar 85,42%, dan W2D3 sebesar 85,20%. Peningkatan </w:t>
      </w:r>
      <w:r w:rsidRPr="0023087B">
        <w:rPr>
          <w:noProof/>
          <w:sz w:val="24"/>
          <w:szCs w:val="24"/>
        </w:rPr>
        <w:t>telur tidak merekat</w:t>
      </w:r>
      <w:r w:rsidRPr="0023087B">
        <w:rPr>
          <w:sz w:val="24"/>
          <w:szCs w:val="24"/>
        </w:rPr>
        <w:t xml:space="preserve"> ini menunjukkan bahwa perlakuan dengan dosis tinggi teh hitam dan waktu perendaman yang cukup mampu mengurangi sifat </w:t>
      </w:r>
      <w:r w:rsidRPr="0023087B">
        <w:rPr>
          <w:i/>
          <w:sz w:val="24"/>
          <w:szCs w:val="24"/>
        </w:rPr>
        <w:t>adhesif</w:t>
      </w:r>
      <w:r w:rsidRPr="0023087B">
        <w:rPr>
          <w:sz w:val="24"/>
          <w:szCs w:val="24"/>
        </w:rPr>
        <w:t xml:space="preserve"> telur secara efektif. Namun tidak hanya karena pengikatan protein oleh tanin tetapi juga kemungkinan terjadinya pelunakan permukaan telur akibat paparan senyawa fenolik dalam teh hitam yang bersifat </w:t>
      </w:r>
      <w:r w:rsidRPr="0023087B">
        <w:rPr>
          <w:i/>
          <w:sz w:val="24"/>
          <w:szCs w:val="24"/>
        </w:rPr>
        <w:t xml:space="preserve">astringen </w:t>
      </w:r>
      <w:r w:rsidRPr="0023087B">
        <w:rPr>
          <w:sz w:val="24"/>
          <w:szCs w:val="24"/>
        </w:rPr>
        <w:t>(kemampuan dalam mengikat protein), sehingga permukaan telur menjadi lebih licin dan mudah terlepas dari satu sama lain maupun dari substrat. Tanin dalam teh hitam dipercaya tidak hanya mengendapkan protein perekat tetapi juga mengubah sifat permukaan telur menjadi licin sehingga mempermudah pelepasan telur (Al</w:t>
      </w:r>
      <w:r w:rsidRPr="0023087B">
        <w:rPr>
          <w:sz w:val="24"/>
          <w:szCs w:val="24"/>
        </w:rPr>
        <w:noBreakHyphen/>
        <w:t>Kautsar, 2013).</w:t>
      </w:r>
    </w:p>
    <w:p w:rsidR="000D00BB" w:rsidRPr="0023087B" w:rsidRDefault="000D00BB" w:rsidP="007B4E9D">
      <w:pPr>
        <w:spacing w:line="480" w:lineRule="auto"/>
        <w:ind w:right="-1" w:firstLine="720"/>
        <w:jc w:val="both"/>
        <w:rPr>
          <w:sz w:val="24"/>
          <w:szCs w:val="24"/>
        </w:rPr>
      </w:pPr>
      <w:r w:rsidRPr="0023087B">
        <w:rPr>
          <w:sz w:val="24"/>
          <w:szCs w:val="24"/>
        </w:rPr>
        <w:t xml:space="preserve">Kemudian penelitian ini juga </w:t>
      </w:r>
      <w:r w:rsidR="003E445A" w:rsidRPr="0023087B">
        <w:rPr>
          <w:sz w:val="24"/>
          <w:szCs w:val="24"/>
        </w:rPr>
        <w:t>serupa dengan yang dilaporkan</w:t>
      </w:r>
      <w:r w:rsidRPr="0023087B">
        <w:rPr>
          <w:sz w:val="24"/>
          <w:szCs w:val="24"/>
        </w:rPr>
        <w:t xml:space="preserve"> </w:t>
      </w:r>
      <w:r w:rsidR="00F54471" w:rsidRPr="0023087B">
        <w:rPr>
          <w:sz w:val="24"/>
          <w:szCs w:val="24"/>
        </w:rPr>
        <w:t>oleh</w:t>
      </w:r>
      <w:r w:rsidRPr="0023087B">
        <w:rPr>
          <w:sz w:val="24"/>
          <w:szCs w:val="24"/>
        </w:rPr>
        <w:t xml:space="preserve"> Hasyim (2016) yang menunjukkan bahwa perendaman telur lele dalam larutan teh hitam dengan konsentrasi 10 g/L menurunkan daya rekat signifikan. Selain itu Rahayu (2015) juga menyatakan bahwa perlakuan perendaman selama 6–8 menit pada telur ikan lele secara bertahap menurunkan adhesivitas dan mempermudah distribusi telur. sehingga </w:t>
      </w:r>
      <w:r w:rsidRPr="0023087B">
        <w:rPr>
          <w:noProof/>
          <w:sz w:val="24"/>
          <w:szCs w:val="24"/>
        </w:rPr>
        <w:t>telur tidak merekat</w:t>
      </w:r>
      <w:r w:rsidRPr="0023087B">
        <w:rPr>
          <w:sz w:val="24"/>
          <w:szCs w:val="24"/>
        </w:rPr>
        <w:t xml:space="preserve"> juga meningkat.</w:t>
      </w:r>
    </w:p>
    <w:p w:rsidR="00393F63" w:rsidRPr="0023087B" w:rsidRDefault="00393F63" w:rsidP="007B4E9D">
      <w:pPr>
        <w:spacing w:line="480" w:lineRule="auto"/>
        <w:ind w:right="-1"/>
        <w:jc w:val="both"/>
        <w:rPr>
          <w:sz w:val="24"/>
          <w:szCs w:val="24"/>
        </w:rPr>
        <w:sectPr w:rsidR="00393F63"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3F048F45" wp14:editId="2CF92E9F">
            <wp:extent cx="5039995" cy="1849755"/>
            <wp:effectExtent l="0" t="0" r="825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97E78" w:rsidRPr="00097E78" w:rsidRDefault="000D00BB" w:rsidP="00097E78">
      <w:pPr>
        <w:ind w:left="1134" w:hanging="1134"/>
        <w:jc w:val="both"/>
        <w:rPr>
          <w:sz w:val="24"/>
          <w:szCs w:val="24"/>
        </w:rPr>
      </w:pPr>
      <w:r w:rsidRPr="0023087B">
        <w:rPr>
          <w:sz w:val="24"/>
          <w:szCs w:val="24"/>
        </w:rPr>
        <w:t xml:space="preserve">Gambar 2. </w:t>
      </w:r>
      <w:r w:rsidR="007B4E9D">
        <w:rPr>
          <w:sz w:val="24"/>
          <w:szCs w:val="24"/>
        </w:rPr>
        <w:t xml:space="preserve"> </w:t>
      </w:r>
      <w:r w:rsidRPr="0023087B">
        <w:rPr>
          <w:sz w:val="24"/>
          <w:szCs w:val="24"/>
        </w:rPr>
        <w:t xml:space="preserve">Histogram </w:t>
      </w:r>
      <w:r w:rsidRPr="0023087B">
        <w:rPr>
          <w:noProof/>
          <w:sz w:val="24"/>
          <w:szCs w:val="24"/>
        </w:rPr>
        <w:t>telur tidak merekat</w:t>
      </w:r>
      <w:r w:rsidR="001658F0" w:rsidRPr="0023087B">
        <w:rPr>
          <w:noProof/>
          <w:sz w:val="24"/>
          <w:szCs w:val="24"/>
        </w:rPr>
        <w:t xml:space="preserve"> </w:t>
      </w:r>
      <w:r w:rsidR="001658F0" w:rsidRPr="0023087B">
        <w:rPr>
          <w:sz w:val="24"/>
          <w:szCs w:val="24"/>
        </w:rPr>
        <w:t>ikan lele lokal (</w:t>
      </w:r>
      <w:r w:rsidR="001658F0" w:rsidRPr="0023087B">
        <w:rPr>
          <w:i/>
          <w:sz w:val="24"/>
          <w:szCs w:val="24"/>
        </w:rPr>
        <w:t>C. batrachus</w:t>
      </w:r>
      <w:r w:rsidR="001658F0" w:rsidRPr="0023087B">
        <w:rPr>
          <w:sz w:val="24"/>
          <w:szCs w:val="24"/>
        </w:rPr>
        <w:t>)</w:t>
      </w:r>
      <w:r w:rsidR="007B4E9D">
        <w:rPr>
          <w:sz w:val="24"/>
          <w:szCs w:val="24"/>
        </w:rPr>
        <w:t xml:space="preserve"> </w:t>
      </w:r>
      <w:r w:rsidR="001658F0" w:rsidRPr="0023087B">
        <w:rPr>
          <w:sz w:val="24"/>
          <w:szCs w:val="24"/>
        </w:rPr>
        <w:t>yang diuji  dengan waktu perendaman dan dosis  Larutan Teh Hitam (</w:t>
      </w:r>
      <w:r w:rsidR="001658F0" w:rsidRPr="0023087B">
        <w:rPr>
          <w:i/>
          <w:sz w:val="24"/>
          <w:szCs w:val="24"/>
        </w:rPr>
        <w:t>C</w:t>
      </w:r>
      <w:r w:rsidR="001658F0" w:rsidRPr="0023087B">
        <w:rPr>
          <w:sz w:val="24"/>
          <w:szCs w:val="24"/>
        </w:rPr>
        <w:t>.</w:t>
      </w:r>
      <w:r w:rsidR="001658F0" w:rsidRPr="0023087B">
        <w:rPr>
          <w:i/>
          <w:sz w:val="24"/>
          <w:szCs w:val="24"/>
        </w:rPr>
        <w:t>sinensis</w:t>
      </w:r>
      <w:r w:rsidR="001658F0" w:rsidRPr="0023087B">
        <w:rPr>
          <w:sz w:val="24"/>
          <w:szCs w:val="24"/>
        </w:rPr>
        <w:t>) berbeda</w:t>
      </w:r>
    </w:p>
    <w:p w:rsidR="007B4E9D" w:rsidRPr="007B4E9D" w:rsidRDefault="007B4E9D" w:rsidP="007B4E9D">
      <w:pPr>
        <w:ind w:left="993" w:hanging="993"/>
        <w:jc w:val="both"/>
        <w:rPr>
          <w:i/>
          <w:sz w:val="24"/>
          <w:szCs w:val="24"/>
        </w:rPr>
        <w:sectPr w:rsidR="007B4E9D" w:rsidRPr="007B4E9D" w:rsidSect="00393F63">
          <w:type w:val="continuous"/>
          <w:pgSz w:w="11906" w:h="16838"/>
          <w:pgMar w:top="1701" w:right="1701" w:bottom="1701" w:left="2268" w:header="708" w:footer="708" w:gutter="0"/>
          <w:cols w:space="565"/>
          <w:docGrid w:linePitch="360"/>
        </w:sectPr>
      </w:pPr>
      <w:r w:rsidRPr="007B4E9D">
        <w:rPr>
          <w:i/>
          <w:sz w:val="24"/>
          <w:szCs w:val="24"/>
        </w:rPr>
        <w:t>Figure 2. Histogram of non-adhesive eggs of local catfish (C. batrachus) tested with different soaking durations and concentrations of Black Tea (C. sinensis) solution.</w:t>
      </w:r>
    </w:p>
    <w:p w:rsidR="00393F63" w:rsidRPr="0023087B" w:rsidRDefault="001658F0" w:rsidP="001658F0">
      <w:pPr>
        <w:tabs>
          <w:tab w:val="left" w:pos="874"/>
        </w:tabs>
        <w:rPr>
          <w:sz w:val="24"/>
          <w:szCs w:val="24"/>
        </w:rPr>
        <w:sectPr w:rsidR="00393F63" w:rsidRPr="0023087B" w:rsidSect="00393F63">
          <w:type w:val="continuous"/>
          <w:pgSz w:w="11906" w:h="16838"/>
          <w:pgMar w:top="1701" w:right="1701" w:bottom="1701" w:left="2268" w:header="708" w:footer="708" w:gutter="0"/>
          <w:cols w:space="565"/>
          <w:docGrid w:linePitch="360"/>
        </w:sectPr>
      </w:pPr>
      <w:r w:rsidRPr="0023087B">
        <w:rPr>
          <w:sz w:val="24"/>
          <w:szCs w:val="24"/>
        </w:rPr>
        <w:tab/>
      </w:r>
    </w:p>
    <w:p w:rsidR="007B4E9D" w:rsidRDefault="007B4E9D" w:rsidP="006E69FC">
      <w:pPr>
        <w:ind w:right="-1" w:firstLine="720"/>
        <w:jc w:val="both"/>
        <w:rPr>
          <w:sz w:val="24"/>
          <w:szCs w:val="24"/>
        </w:rPr>
      </w:pPr>
    </w:p>
    <w:p w:rsidR="000D00BB" w:rsidRPr="0023087B" w:rsidRDefault="000D00BB" w:rsidP="007B4E9D">
      <w:pPr>
        <w:spacing w:line="480" w:lineRule="auto"/>
        <w:ind w:right="-1" w:firstLine="720"/>
        <w:jc w:val="both"/>
        <w:rPr>
          <w:sz w:val="24"/>
          <w:szCs w:val="24"/>
        </w:rPr>
      </w:pPr>
      <w:r w:rsidRPr="0023087B">
        <w:rPr>
          <w:sz w:val="24"/>
          <w:szCs w:val="24"/>
        </w:rPr>
        <w:t xml:space="preserve">Berdasarkan histogram yang disusun dari data </w:t>
      </w:r>
      <w:r w:rsidRPr="0023087B">
        <w:rPr>
          <w:noProof/>
          <w:sz w:val="24"/>
          <w:szCs w:val="24"/>
        </w:rPr>
        <w:t>telur tidak merekat</w:t>
      </w:r>
      <w:r w:rsidRPr="0023087B">
        <w:rPr>
          <w:sz w:val="24"/>
          <w:szCs w:val="24"/>
        </w:rPr>
        <w:t xml:space="preserve"> terlihat bahwa nilai terendah </w:t>
      </w:r>
      <w:r w:rsidRPr="0023087B">
        <w:rPr>
          <w:noProof/>
          <w:sz w:val="24"/>
          <w:szCs w:val="24"/>
        </w:rPr>
        <w:t>telur tidak merekat</w:t>
      </w:r>
      <w:r w:rsidRPr="0023087B">
        <w:rPr>
          <w:sz w:val="24"/>
          <w:szCs w:val="24"/>
        </w:rPr>
        <w:t xml:space="preserve"> telur terdapat pada perlakuan W6D3 (6 menit, 10 g/L) sebesar 93,22%, diikuti oleh W4D3 (4 menit, 10 g/L) sebesar 85,42%  dan W2D3 (2 menit, 10 g/L) sebesar 85,20%. Selanjutnya mengalami kenaikan pada perlakuan W6D2 (6 menit, 8 g/L) sebesar 75,14%, diikuti oleh perlakuan W4D2 (4 menit, 8 g/L) sebesar 70,17% dan perlakuan W2D2 (2 menit, 8 g/L) sebesar 62,60%. Selanjutnya mengalami kenaikan lagi pada perlakuan W6D1 (6 menit, 6 g/L) sebesar 67,12% diikuti oleh W4D1 (4 menit, 6 g/L) 66,10% dan perlakuan W2D1 (2 menit, 6 g/L) sebesar 65,08%.selanjutnya  mengalami penurunan pada perlakuan kontrol (tanpa larutan teh hitam). Hal ini menunjukkan bahwa semakin tinggi dosis teh hitam semakin kuat kemampuan tanin dalam menghilangkan lapisan perekat telur. Peningkatan </w:t>
      </w:r>
      <w:r w:rsidRPr="0023087B">
        <w:rPr>
          <w:noProof/>
          <w:sz w:val="24"/>
          <w:szCs w:val="24"/>
        </w:rPr>
        <w:t>telur tidak merekat</w:t>
      </w:r>
      <w:r w:rsidRPr="0023087B">
        <w:rPr>
          <w:sz w:val="24"/>
          <w:szCs w:val="24"/>
        </w:rPr>
        <w:t xml:space="preserve"> ini berkorelasi langsung dengan penurunan daya rekat pada perlakuan yang sama mengingat kedua parameter ini bersifat saling berlawanan. Temuan ini </w:t>
      </w:r>
      <w:r w:rsidR="00F54471" w:rsidRPr="0023087B">
        <w:rPr>
          <w:sz w:val="24"/>
          <w:szCs w:val="24"/>
        </w:rPr>
        <w:t xml:space="preserve">serupa dengan yang dilaporkan </w:t>
      </w:r>
      <w:r w:rsidRPr="0023087B">
        <w:rPr>
          <w:sz w:val="24"/>
          <w:szCs w:val="24"/>
        </w:rPr>
        <w:t xml:space="preserve">oleh Hasyim (2016) yang menyebutkan bahwa pemberian teh hitam dengan dosis 10 g/L menghasilkan daya rekat paling rendah (23,33%), sehingga berdampak pada peningkatan </w:t>
      </w:r>
      <w:r w:rsidRPr="0023087B">
        <w:rPr>
          <w:noProof/>
          <w:sz w:val="24"/>
          <w:szCs w:val="24"/>
        </w:rPr>
        <w:t>telur tidak merekat</w:t>
      </w:r>
      <w:r w:rsidRPr="0023087B">
        <w:rPr>
          <w:sz w:val="24"/>
          <w:szCs w:val="24"/>
        </w:rPr>
        <w:t xml:space="preserve"> secara signifikan.</w:t>
      </w:r>
    </w:p>
    <w:p w:rsidR="000D00BB" w:rsidRPr="0023087B" w:rsidRDefault="000D00BB" w:rsidP="007B4E9D">
      <w:pPr>
        <w:spacing w:line="480" w:lineRule="auto"/>
        <w:ind w:right="-1" w:firstLine="720"/>
        <w:jc w:val="both"/>
        <w:rPr>
          <w:sz w:val="24"/>
          <w:szCs w:val="24"/>
        </w:rPr>
      </w:pPr>
      <w:r w:rsidRPr="0023087B">
        <w:rPr>
          <w:sz w:val="24"/>
          <w:szCs w:val="24"/>
        </w:rPr>
        <w:t xml:space="preserve">Selain dosis waktu perendaman juga berpengaruh terhadap efektivitas pelepasan telur. Pada semua tingkat dosis (2, 4, dan 6 menit), </w:t>
      </w:r>
      <w:r w:rsidRPr="0023087B">
        <w:rPr>
          <w:noProof/>
          <w:sz w:val="24"/>
          <w:szCs w:val="24"/>
        </w:rPr>
        <w:t>telur tidak merekat</w:t>
      </w:r>
      <w:r w:rsidRPr="0023087B">
        <w:rPr>
          <w:sz w:val="24"/>
          <w:szCs w:val="24"/>
        </w:rPr>
        <w:t xml:space="preserve"> cenderung meningkat seiring lamanya waktu perendaman. Hal ini menunjukkan bahwa waktu kontak tanin dengan permukaan telur mempengaruhi intensitas interaksi kimia dengan protein perekat. Penelitian Rahayu (2015) membuktikan bahwa waktu perendaman 6 menit mampu menurunkan daya rekat secara signifikan, mendukung temuan dalam penelitian ini di mana perlakuan berdurasi 6 menit menghasilkan </w:t>
      </w:r>
      <w:r w:rsidRPr="0023087B">
        <w:rPr>
          <w:noProof/>
          <w:sz w:val="24"/>
          <w:szCs w:val="24"/>
        </w:rPr>
        <w:t>telur tidak merekat</w:t>
      </w:r>
      <w:r w:rsidRPr="0023087B">
        <w:rPr>
          <w:sz w:val="24"/>
          <w:szCs w:val="24"/>
        </w:rPr>
        <w:t xml:space="preserve"> tertinggi pada setiap dosis. Oleh karena itu, dapat disimpulkan bahwa kombinasi dosis tinggi (10 g/L) dan waktu perendaman optimal (6 menit) merupakan perlakuan paling efektif dalam meningkatkan </w:t>
      </w:r>
      <w:r w:rsidRPr="0023087B">
        <w:rPr>
          <w:noProof/>
          <w:sz w:val="24"/>
          <w:szCs w:val="24"/>
        </w:rPr>
        <w:t>telur tidak merekat</w:t>
      </w:r>
      <w:r w:rsidRPr="0023087B">
        <w:rPr>
          <w:sz w:val="24"/>
          <w:szCs w:val="24"/>
        </w:rPr>
        <w:t xml:space="preserve"> ikan lele lokal (</w:t>
      </w:r>
      <w:r w:rsidRPr="0023087B">
        <w:rPr>
          <w:i/>
          <w:sz w:val="24"/>
          <w:szCs w:val="24"/>
        </w:rPr>
        <w:t>C. batrachus</w:t>
      </w:r>
      <w:r w:rsidRPr="0023087B">
        <w:rPr>
          <w:sz w:val="24"/>
          <w:szCs w:val="24"/>
        </w:rPr>
        <w:t xml:space="preserve">), tanpa mengabaikan efektivitas perlakuan dosis 4 dan 6 g/L yang juga memberikan peningkatan meskipun tidak sekuat dosis maksimal. Kombinasi dosis tinggi (10 g/L) dengan waktu perendaman 6 menit merupakan perlakuan paling efektif dalam meningkatkan </w:t>
      </w:r>
      <w:r w:rsidRPr="0023087B">
        <w:rPr>
          <w:noProof/>
          <w:sz w:val="24"/>
          <w:szCs w:val="24"/>
        </w:rPr>
        <w:t>telur tidak merekat</w:t>
      </w:r>
      <w:r w:rsidRPr="0023087B">
        <w:rPr>
          <w:sz w:val="24"/>
          <w:szCs w:val="24"/>
        </w:rPr>
        <w:t xml:space="preserve"> ikan lele lokal (</w:t>
      </w:r>
      <w:r w:rsidRPr="0023087B">
        <w:rPr>
          <w:i/>
          <w:sz w:val="24"/>
          <w:szCs w:val="24"/>
        </w:rPr>
        <w:t>C. batrachus</w:t>
      </w:r>
      <w:r w:rsidRPr="0023087B">
        <w:rPr>
          <w:sz w:val="24"/>
          <w:szCs w:val="24"/>
        </w:rPr>
        <w:t>) karena secara fisiologis memberikan kondisi telur yang bebas dari ikatan satu sama lain serta mendukung sirkulasi air dan oksigen di media pemeliharaan.</w:t>
      </w:r>
    </w:p>
    <w:p w:rsidR="000D00BB" w:rsidRPr="0023087B" w:rsidRDefault="000D00BB" w:rsidP="007B4E9D">
      <w:pPr>
        <w:pStyle w:val="ListParagraph"/>
        <w:numPr>
          <w:ilvl w:val="0"/>
          <w:numId w:val="2"/>
        </w:numPr>
        <w:spacing w:after="240"/>
        <w:ind w:left="142" w:right="-1" w:hanging="142"/>
        <w:jc w:val="both"/>
        <w:rPr>
          <w:b/>
          <w:sz w:val="24"/>
          <w:szCs w:val="24"/>
        </w:rPr>
      </w:pPr>
      <w:r w:rsidRPr="0023087B">
        <w:rPr>
          <w:b/>
          <w:sz w:val="24"/>
          <w:szCs w:val="24"/>
        </w:rPr>
        <w:t>Derajat Pembuahan (FR)</w:t>
      </w:r>
    </w:p>
    <w:p w:rsidR="000D00BB" w:rsidRPr="0023087B" w:rsidRDefault="000D00BB" w:rsidP="007B4E9D">
      <w:pPr>
        <w:spacing w:line="480" w:lineRule="auto"/>
        <w:ind w:right="-1"/>
        <w:jc w:val="both"/>
        <w:rPr>
          <w:sz w:val="24"/>
          <w:szCs w:val="24"/>
        </w:rPr>
      </w:pPr>
      <w:r w:rsidRPr="0023087B">
        <w:rPr>
          <w:b/>
          <w:sz w:val="24"/>
          <w:szCs w:val="24"/>
        </w:rPr>
        <w:tab/>
      </w:r>
      <w:r w:rsidRPr="0023087B">
        <w:rPr>
          <w:sz w:val="24"/>
          <w:szCs w:val="24"/>
        </w:rPr>
        <w:t>Berdasarkan hasil penelitian nilai derajat pembuahan tertinggi dalam penelitian ini tercatat pada perlakuan W4D3 (4 menit, 10 g/L) sebesar 92,31%, yang lebih tinggi dibandingkan dengan W6D3 (6 menit, 10 g/L) sebesar 90,06% meskipun perlakuan W6D3 menunjukkan daya rekat paling rendah yaitu 6,78%. Hal ini menunjukkan bahwa penurunan daya rekat telur tidak selalu berkorelasi langsung dengan peningkatan derajat pembuahan. Kombinasi perendaman 4 menit dengan konsentrasi teh hitam 10 g/L dianggap ideal karena cukup menurunkan daya rekat (14,58%) tanpa menyebabkan kerusakan pada membran telur yang penting untuk keberhasilan proses fertilisasi. Untuk histogram derajat pembu</w:t>
      </w:r>
      <w:r w:rsidR="00D2163B" w:rsidRPr="0023087B">
        <w:rPr>
          <w:sz w:val="24"/>
          <w:szCs w:val="24"/>
        </w:rPr>
        <w:t>ahan dapat dilihat pada Gambar 3</w:t>
      </w:r>
      <w:r w:rsidRPr="0023087B">
        <w:rPr>
          <w:sz w:val="24"/>
          <w:szCs w:val="24"/>
        </w:rPr>
        <w:t xml:space="preserve">. </w:t>
      </w:r>
    </w:p>
    <w:p w:rsidR="00393F63" w:rsidRPr="0023087B" w:rsidRDefault="00393F63" w:rsidP="006E69FC">
      <w:pPr>
        <w:ind w:right="-1"/>
        <w:jc w:val="both"/>
        <w:rPr>
          <w:sz w:val="24"/>
          <w:szCs w:val="24"/>
        </w:rPr>
        <w:sectPr w:rsidR="00393F63"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761F745F" wp14:editId="2FC069EE">
            <wp:extent cx="4954934" cy="18288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B4E9D" w:rsidRDefault="000D00BB" w:rsidP="007B4E9D">
      <w:pPr>
        <w:ind w:left="1134" w:right="-1" w:hanging="1134"/>
        <w:jc w:val="both"/>
        <w:rPr>
          <w:sz w:val="24"/>
          <w:szCs w:val="24"/>
        </w:rPr>
      </w:pPr>
      <w:r w:rsidRPr="0023087B">
        <w:rPr>
          <w:sz w:val="24"/>
          <w:szCs w:val="24"/>
        </w:rPr>
        <w:t xml:space="preserve">Gambar 3. </w:t>
      </w:r>
      <w:r w:rsidR="007B4E9D">
        <w:rPr>
          <w:sz w:val="24"/>
          <w:szCs w:val="24"/>
        </w:rPr>
        <w:t xml:space="preserve"> </w:t>
      </w:r>
      <w:r w:rsidRPr="0023087B">
        <w:rPr>
          <w:sz w:val="24"/>
          <w:szCs w:val="24"/>
        </w:rPr>
        <w:t>Histogram derajat pembuahan (FR)</w:t>
      </w:r>
      <w:r w:rsidR="001658F0" w:rsidRPr="0023087B">
        <w:rPr>
          <w:sz w:val="24"/>
          <w:szCs w:val="24"/>
        </w:rPr>
        <w:t xml:space="preserve"> ikan lele lokal (</w:t>
      </w:r>
      <w:r w:rsidR="001658F0" w:rsidRPr="0023087B">
        <w:rPr>
          <w:i/>
          <w:sz w:val="24"/>
          <w:szCs w:val="24"/>
        </w:rPr>
        <w:t>C. batrachus</w:t>
      </w:r>
      <w:r w:rsidR="001658F0" w:rsidRPr="0023087B">
        <w:rPr>
          <w:sz w:val="24"/>
          <w:szCs w:val="24"/>
        </w:rPr>
        <w:t>)</w:t>
      </w:r>
      <w:r w:rsidR="007B4E9D">
        <w:rPr>
          <w:sz w:val="24"/>
          <w:szCs w:val="24"/>
        </w:rPr>
        <w:t xml:space="preserve"> </w:t>
      </w:r>
      <w:r w:rsidR="001658F0" w:rsidRPr="0023087B">
        <w:rPr>
          <w:sz w:val="24"/>
          <w:szCs w:val="24"/>
        </w:rPr>
        <w:t>yang diuji  dengan waktu perendaman dan dosis  Larutan Teh Hitam (</w:t>
      </w:r>
      <w:r w:rsidR="001658F0" w:rsidRPr="0023087B">
        <w:rPr>
          <w:i/>
          <w:sz w:val="24"/>
          <w:szCs w:val="24"/>
        </w:rPr>
        <w:t>C</w:t>
      </w:r>
      <w:r w:rsidR="001658F0" w:rsidRPr="0023087B">
        <w:rPr>
          <w:sz w:val="24"/>
          <w:szCs w:val="24"/>
        </w:rPr>
        <w:t>.</w:t>
      </w:r>
      <w:r w:rsidR="001658F0" w:rsidRPr="0023087B">
        <w:rPr>
          <w:i/>
          <w:sz w:val="24"/>
          <w:szCs w:val="24"/>
        </w:rPr>
        <w:t>sinensis</w:t>
      </w:r>
      <w:r w:rsidR="001658F0" w:rsidRPr="0023087B">
        <w:rPr>
          <w:sz w:val="24"/>
          <w:szCs w:val="24"/>
        </w:rPr>
        <w:t>) berbeda</w:t>
      </w:r>
    </w:p>
    <w:p w:rsidR="00976260" w:rsidRDefault="007B4E9D" w:rsidP="00976260">
      <w:pPr>
        <w:ind w:left="851" w:right="-1" w:hanging="851"/>
        <w:jc w:val="both"/>
        <w:rPr>
          <w:i/>
          <w:sz w:val="24"/>
          <w:szCs w:val="24"/>
        </w:rPr>
      </w:pPr>
      <w:r w:rsidRPr="00976260">
        <w:rPr>
          <w:i/>
          <w:sz w:val="24"/>
          <w:szCs w:val="24"/>
        </w:rPr>
        <w:t>Figure 3. Histogram of fertilization rate (FR) of local cat</w:t>
      </w:r>
      <w:r w:rsidR="00976260">
        <w:rPr>
          <w:i/>
          <w:sz w:val="24"/>
          <w:szCs w:val="24"/>
        </w:rPr>
        <w:t xml:space="preserve">fish (C. batrachus) tested  </w:t>
      </w:r>
    </w:p>
    <w:p w:rsidR="007B4E9D" w:rsidRPr="00976260" w:rsidRDefault="00976260" w:rsidP="00976260">
      <w:pPr>
        <w:ind w:left="851" w:right="-1" w:hanging="851"/>
        <w:jc w:val="both"/>
        <w:rPr>
          <w:i/>
          <w:sz w:val="24"/>
          <w:szCs w:val="24"/>
        </w:rPr>
        <w:sectPr w:rsidR="007B4E9D" w:rsidRPr="00976260" w:rsidSect="00393F63">
          <w:type w:val="continuous"/>
          <w:pgSz w:w="11906" w:h="16838"/>
          <w:pgMar w:top="1701" w:right="1701" w:bottom="1701" w:left="2268" w:header="708" w:footer="708" w:gutter="0"/>
          <w:cols w:space="565"/>
          <w:docGrid w:linePitch="360"/>
        </w:sectPr>
      </w:pPr>
      <w:r>
        <w:rPr>
          <w:i/>
          <w:sz w:val="24"/>
          <w:szCs w:val="24"/>
        </w:rPr>
        <w:t xml:space="preserve">               </w:t>
      </w:r>
      <w:r w:rsidR="007B4E9D" w:rsidRPr="00976260">
        <w:rPr>
          <w:i/>
          <w:sz w:val="24"/>
          <w:szCs w:val="24"/>
        </w:rPr>
        <w:t>with different soaking durations and concentrations of Black Tea (C. sinensis) solution.</w:t>
      </w:r>
    </w:p>
    <w:p w:rsidR="00393F63" w:rsidRPr="0023087B" w:rsidRDefault="00393F63" w:rsidP="006E69FC">
      <w:pPr>
        <w:ind w:right="-1" w:firstLine="720"/>
        <w:jc w:val="both"/>
        <w:rPr>
          <w:sz w:val="24"/>
          <w:szCs w:val="24"/>
        </w:rPr>
        <w:sectPr w:rsidR="00393F63" w:rsidRPr="0023087B" w:rsidSect="00393F63">
          <w:type w:val="continuous"/>
          <w:pgSz w:w="11906" w:h="16838"/>
          <w:pgMar w:top="1701" w:right="1701" w:bottom="1701" w:left="2268" w:header="708" w:footer="708" w:gutter="0"/>
          <w:cols w:space="565"/>
          <w:docGrid w:linePitch="360"/>
        </w:sectPr>
      </w:pPr>
    </w:p>
    <w:p w:rsidR="000D00BB" w:rsidRPr="0023087B" w:rsidRDefault="000D00BB" w:rsidP="00976260">
      <w:pPr>
        <w:spacing w:line="480" w:lineRule="auto"/>
        <w:ind w:right="-1" w:firstLine="720"/>
        <w:jc w:val="both"/>
        <w:rPr>
          <w:sz w:val="24"/>
          <w:szCs w:val="24"/>
        </w:rPr>
      </w:pPr>
      <w:r w:rsidRPr="0023087B">
        <w:rPr>
          <w:sz w:val="24"/>
          <w:szCs w:val="24"/>
        </w:rPr>
        <w:t xml:space="preserve">Berdasarkan histogram yang disusun dari data derajat pembuahan terlihat bahwa nilai tertinggi terdapat pada perlakuan W4D3 (4 menit, 10 g/L) sebesar 92,31%, diikuti oleh W6D3 (6 menit, 10 g/L) sebesar 90,06%  dan W2D3 (2 menit, 10 g/L) sebesar 88,03%. Selanjutnya mengalami penurunan pada perlakuan W4D2 (4 menit, 8 g/L) sebesar 85,98%, diikuti oleh perlakuan W6D2 (6 menit, 8 g/L) sebesar 83,96% dan perlakuan W2D2 (2 menit, 8 g/L) sebesar 81,92 %. Selanjutnya mengalami penurunan lagi pada perlakuan W4D1 (4 menit, 6 g/L) 80,11% diikuti oleh W6D1 (6 menit, 6 g/L) 77,86% dan perlakuan W2D1 (2 menit, 6 g/L) sebesar 76,04%. Dan selanjutnya mengalami penurunan pada perlakuan kontrol (tanpa larutan teh hitam). Perbedaan hasil ini diduga kuat berkaitan dengan pengaruh senyawa tanin dalam teh hitam. Tanin dalam teh hitam bekerja dengan mengikat dan mengendapkan protein pada lapisan perekat telur (glukoprotein) ikan lele, sehingga lapisan perekat yang menyebabkan telur saling menempel berkurang atau hilang. Pengikatan protein oleh tanin membentuk ikatan silang tanin-protein yang mengurangi </w:t>
      </w:r>
      <w:r w:rsidRPr="0023087B">
        <w:rPr>
          <w:i/>
          <w:sz w:val="24"/>
          <w:szCs w:val="24"/>
        </w:rPr>
        <w:t>adhesif</w:t>
      </w:r>
      <w:r w:rsidRPr="0023087B">
        <w:rPr>
          <w:sz w:val="24"/>
          <w:szCs w:val="24"/>
        </w:rPr>
        <w:t xml:space="preserve"> antar telur, membuat telur tersebar merata saat inkubasi. Penyebaran telur yang merata ini penting karena memungkinkan sirkulasi oksigen yang optimal ke seluruh telur dan memungkinkan sperma untuk membuahi setiap telur secara optimal selama proses pembuahan(Yustiati, 2021).</w:t>
      </w:r>
    </w:p>
    <w:p w:rsidR="00D2163B" w:rsidRPr="0023087B" w:rsidRDefault="000D00BB" w:rsidP="00976260">
      <w:pPr>
        <w:spacing w:line="480" w:lineRule="auto"/>
        <w:ind w:right="-1" w:firstLine="720"/>
        <w:jc w:val="both"/>
        <w:rPr>
          <w:sz w:val="24"/>
          <w:szCs w:val="24"/>
        </w:rPr>
      </w:pPr>
      <w:r w:rsidRPr="0023087B">
        <w:rPr>
          <w:sz w:val="24"/>
          <w:szCs w:val="24"/>
        </w:rPr>
        <w:t xml:space="preserve">Waktu perendaman yang terlalu lama seperti pada perlakuan W6D3, Jika perendaman terlalu lama (misalnya 6 menit), paparan tanin yang berlebih dapat menyebabkan penumpukan tanin pada permukaan telur, yang bisa merusak atau mengeraskan lapisan </w:t>
      </w:r>
      <w:r w:rsidRPr="0023087B">
        <w:rPr>
          <w:i/>
          <w:sz w:val="24"/>
          <w:szCs w:val="24"/>
        </w:rPr>
        <w:t>chorion</w:t>
      </w:r>
      <w:r w:rsidRPr="0023087B">
        <w:rPr>
          <w:sz w:val="24"/>
          <w:szCs w:val="24"/>
        </w:rPr>
        <w:t xml:space="preserve"> secara berlebihan. Selain itu, lama perendaman juga dapat mempengaruhi warna telur. Semakin lama telur direndam, warna telur cenderung menjadi lebih gelap akibat penyerapan zat pigmen dari larutan teh hitam. Menurut Rahayu  (2015), Menurut Rahayu  (2015), perendaman telur dalam larutan teh hitam yang terlalu lama dapat menyebabkan penyerapan yang berlebihan pada permukaan telur. Perubahan warna ini dapat menunjukkan kerusakan pada membran pelindung atau lapisan luar telur (</w:t>
      </w:r>
      <w:r w:rsidRPr="0023087B">
        <w:rPr>
          <w:i/>
          <w:sz w:val="24"/>
          <w:szCs w:val="24"/>
        </w:rPr>
        <w:t>chorion</w:t>
      </w:r>
      <w:r w:rsidRPr="0023087B">
        <w:rPr>
          <w:sz w:val="24"/>
          <w:szCs w:val="24"/>
        </w:rPr>
        <w:t>), yang menghambat pertukaran oksigen dan nutrisi yang dibutuhkan embrio untuk berkembang dengan baik. Jika lapisan telur mengeras atau terhalangi oleh lapisan pigmen berlebihan seperti pigmen warna teh yang diserap oleh telur, sperma akan kesulitan menembus lubang mikrofil untuk membuahi telur, sehingga menurunkan tingkat pembuahan. Menurut Zuhri (2024) Paparan tanin yang berlebihan juga dapat merusak membran telur dan menurunkan persentase derajat pembuahan.</w:t>
      </w:r>
      <w:r w:rsidR="00D2163B" w:rsidRPr="0023087B">
        <w:rPr>
          <w:sz w:val="24"/>
          <w:szCs w:val="24"/>
        </w:rPr>
        <w:t xml:space="preserve"> </w:t>
      </w:r>
    </w:p>
    <w:p w:rsidR="005C119F" w:rsidRPr="00976260" w:rsidRDefault="000D00BB" w:rsidP="00976260">
      <w:pPr>
        <w:spacing w:line="480" w:lineRule="auto"/>
        <w:ind w:right="-1" w:firstLine="720"/>
        <w:jc w:val="both"/>
        <w:rPr>
          <w:sz w:val="24"/>
          <w:szCs w:val="24"/>
        </w:rPr>
      </w:pPr>
      <w:r w:rsidRPr="0023087B">
        <w:rPr>
          <w:sz w:val="24"/>
          <w:szCs w:val="24"/>
        </w:rPr>
        <w:t xml:space="preserve">Dengan demikian meskipun perlakuan W6D3 unggul dalam menurunkan daya rekat perlakuan W4D3 terbukti lebih efektif dalam menghasilkan FR tertinggi karena mempertahankan keseimbangan antara efisiensi pengurangan </w:t>
      </w:r>
      <w:r w:rsidRPr="0023087B">
        <w:rPr>
          <w:i/>
          <w:sz w:val="24"/>
          <w:szCs w:val="24"/>
        </w:rPr>
        <w:t>adhesif</w:t>
      </w:r>
      <w:r w:rsidRPr="0023087B">
        <w:rPr>
          <w:sz w:val="24"/>
          <w:szCs w:val="24"/>
        </w:rPr>
        <w:t xml:space="preserve"> telur dan perlindungan terhadap struktur biologis telur. Menurut </w:t>
      </w:r>
      <w:r w:rsidRPr="0023087B">
        <w:rPr>
          <w:rStyle w:val="relative"/>
          <w:rFonts w:eastAsiaTheme="majorEastAsia"/>
          <w:sz w:val="24"/>
          <w:szCs w:val="24"/>
        </w:rPr>
        <w:t>Hasyim (2016) bahwa dosis larutan teh hitam 10 g/L sudah optimal dalam menurunkan daya rekat dan meningkatkan persentase derajat pembuahan.</w:t>
      </w:r>
      <w:r w:rsidRPr="0023087B">
        <w:rPr>
          <w:sz w:val="24"/>
          <w:szCs w:val="24"/>
        </w:rPr>
        <w:t xml:space="preserve"> Untuk  Hal ini juga sejalan dengan pendapat Rifai (2020) yang menyatakan bahwa keberhasilan pembuahan sangat bergantung pada kondisi fisik telur saat pembuahan berlangsung. Dalam segi waktu Menurut Rahayu (2015) jika perendaman telur memiliki durasi yang lebih lama dari 4 menit akan mengakibatkan tanin mengikat protein hingga pada lapisan </w:t>
      </w:r>
      <w:r w:rsidRPr="0023087B">
        <w:rPr>
          <w:i/>
          <w:sz w:val="24"/>
          <w:szCs w:val="24"/>
        </w:rPr>
        <w:t xml:space="preserve">chorion </w:t>
      </w:r>
      <w:r w:rsidRPr="0023087B">
        <w:rPr>
          <w:sz w:val="24"/>
          <w:szCs w:val="24"/>
        </w:rPr>
        <w:t xml:space="preserve">yang akhirnya mengganggu proses pembentukan zigot. Oleh karena itu, waktu 4 menit dapat dianggap sebagai titik optimal untuk mendapatkan keseimbangan antara penurunan daya rekat dan peningkatan efisiensi pembuahan. Waktu 4 menit memiliki persentase tertinggi disetiap dosisnya yaitu pada D3,D2 dan D1. </w:t>
      </w:r>
    </w:p>
    <w:p w:rsidR="000D00BB" w:rsidRPr="0023087B" w:rsidRDefault="000D00BB" w:rsidP="00976260">
      <w:pPr>
        <w:pStyle w:val="ListParagraph"/>
        <w:numPr>
          <w:ilvl w:val="0"/>
          <w:numId w:val="2"/>
        </w:numPr>
        <w:spacing w:after="240"/>
        <w:ind w:left="142" w:right="-1" w:hanging="142"/>
        <w:jc w:val="both"/>
        <w:rPr>
          <w:b/>
          <w:sz w:val="24"/>
          <w:szCs w:val="24"/>
        </w:rPr>
      </w:pPr>
      <w:r w:rsidRPr="0023087B">
        <w:rPr>
          <w:b/>
          <w:sz w:val="24"/>
          <w:szCs w:val="24"/>
        </w:rPr>
        <w:t>Derajat penetasan (HR)</w:t>
      </w:r>
    </w:p>
    <w:p w:rsidR="000D00BB" w:rsidRPr="0023087B" w:rsidRDefault="000D00BB" w:rsidP="00976260">
      <w:pPr>
        <w:pStyle w:val="NormalWeb"/>
        <w:spacing w:before="0" w:beforeAutospacing="0" w:after="0" w:afterAutospacing="0" w:line="480" w:lineRule="auto"/>
        <w:ind w:right="-1" w:firstLine="720"/>
        <w:jc w:val="both"/>
      </w:pPr>
      <w:r w:rsidRPr="0023087B">
        <w:t xml:space="preserve">Derajat Penetasan tertinggi terdapat pada perlakuan W4D3 (4 menit, 10 g/L) sebesar 94,00%, diikuti oleh W6D3 (6 menit, 10 g/L) sebesar 91,47%  dan W2D3 (2 menit, 10 g/L) sebesar 85,58%. Selanjutnya mengalami penurunan pada perlakuan W4D2 (4 menit, 8 g/L) sebesar 85,55%, diikuti oleh perlakuan W6D2 (6 menit, 8 g/L) sebesar 82,77% dan perlakuan W2D2 (2 menit, 8 g/L) sebesar 80,28%. Selanjutnya mengalami penurunan lagi pada perlakuan W4D1 (4 menit, 6 g/L) 77,01% diikuti oleh W6D1 (6 menit, 6 g/L) 74,46% dan perlakuan W2D1 (2 menit, 6 g/L) sebesar 71,32% . Dan selanjutnya mengalami penurunan pada perlakuan kontrol (tanpa larutan teh hitam). Ini menunjukkan bahwa kondisi fisik dan kimia lingkungan telur setelah pembuahan memiliki peran penting dalam mendukung kelangsungan proses perkembangan embrio hingga menetas. Meskipun W6D3 memiliki FR cukup tinggi (90,06%) dan daya rekat terendah (6,78%), tingkat penetasannya lebih rendah, yaitu 91,47%, diduga akibat efek negatif dari durasi perendaman yang terlalu lama. Dan persentase derajat pembuahan pada perlakuan selanjutnya Hal ini menunjukkan bahwa meskipun pembuahan terjadi, tidak semua embrio berhasil berkembang hingga menetas kemungkinan besar akibat stres osmotik atau kerusakan membran telur akibat paparan tanin berlebih. Pemberian dosis tinggi dapat menghambat serangan bakteri dan jamur karena adanya kandungan tanin dan flavonoid pada ekstrak daun teh lebih maksimal menempel pada permukaan telur sehingga senyawa ini dapat melindungi telur dari serangan bakteri dan jamur yang dapat mengganggu proses penetasan telur. Hal ini sesuai dengan pendapat Rivanto </w:t>
      </w:r>
      <w:r w:rsidRPr="0023087B">
        <w:rPr>
          <w:i/>
        </w:rPr>
        <w:t>et al.</w:t>
      </w:r>
      <w:r w:rsidRPr="0023087B">
        <w:t xml:space="preserve"> (2014), bahwa semakin tinggi konsentrasi yang digunakan maka semakin besar pula daya hambat bakteri dan jamur meyerang telur. Rosidah </w:t>
      </w:r>
      <w:r w:rsidRPr="0023087B">
        <w:rPr>
          <w:i/>
        </w:rPr>
        <w:t>et al.</w:t>
      </w:r>
      <w:r w:rsidRPr="0023087B">
        <w:t xml:space="preserve"> (2017), menyatakan bahwa tanpa senyawa anti bakteri dan jamur daya tahan telur terhadap serangan bakteri dan jamur hanya mengandalkan kekuatan </w:t>
      </w:r>
      <w:r w:rsidRPr="0023087B">
        <w:rPr>
          <w:i/>
        </w:rPr>
        <w:t>chorion</w:t>
      </w:r>
      <w:r w:rsidRPr="0023087B">
        <w:t xml:space="preserve"> saja, akibatnya bakteri dan jamur dapat dengan mudah menyerang telur sehingga dapat mengakibatkan telur mati dan tidak menetas. Perendaman yang yang terlalu lama dapat mempengaruhi warna telur. Semakin lama telur direndam, warna telur cenderung menjadi lebih gelap akibat penyerapan warna dari larutan teh hitam. Lama perendaman juga dapat mempengaruhi warna telur. Semakin lama telur direndam, warna telur cenderung menjadi lebih gelap akibat penyerapan warna dari larutan teh hitam. Menurut Rahayu  (2015), Jika telur direndam terlalu lama dalam teh hitam, pigmen warna dari teh bisa menumpuk terlalu banyak di permukaan telur. Perubahan warna ini bisa menandakan bahwa lapisan pelindung luar telur (</w:t>
      </w:r>
      <w:r w:rsidRPr="0023087B">
        <w:rPr>
          <w:i/>
        </w:rPr>
        <w:t>chorion</w:t>
      </w:r>
      <w:r w:rsidRPr="0023087B">
        <w:t>), mengalami kerusakan. Kerusakan ini membuat pertukaran oksigen dan nutrisi yang penting untuk perkembangan embrio menjadi terganggu. Selain itu, lapisan pelindung telur yang menjadi keras karena perendaman terlalu lama membuat sperma sulit menembus telur, sehingga pembuahan tidak berhasil dengan baik atau bahkan gagal. Jika embrio sudah mulai berkembang, kondisi ini menyebabkan embrio kekurangan oksigen dan stres, yang akhirnya bisa membuat embrio mati sebelum telur menetas.</w:t>
      </w:r>
      <w:r w:rsidR="00B91B51" w:rsidRPr="0023087B">
        <w:t xml:space="preserve"> </w:t>
      </w:r>
      <w:r w:rsidRPr="0023087B">
        <w:t xml:space="preserve">Untuk histogram derajat penetasan dapat dilihat pada </w:t>
      </w:r>
      <w:r w:rsidR="00D2163B" w:rsidRPr="0023087B">
        <w:t>Gambar 4</w:t>
      </w:r>
      <w:r w:rsidRPr="0023087B">
        <w:t xml:space="preserve">. </w:t>
      </w:r>
    </w:p>
    <w:p w:rsidR="00D2163B" w:rsidRPr="0023087B" w:rsidRDefault="00D2163B" w:rsidP="00976260">
      <w:pPr>
        <w:spacing w:line="480" w:lineRule="auto"/>
        <w:ind w:right="-1"/>
        <w:jc w:val="both"/>
        <w:rPr>
          <w:sz w:val="24"/>
          <w:szCs w:val="24"/>
        </w:rPr>
        <w:sectPr w:rsidR="00D2163B"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03ACAE66" wp14:editId="12AB37DA">
            <wp:extent cx="5039995" cy="1839433"/>
            <wp:effectExtent l="0" t="0" r="8255" b="889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D00BB" w:rsidRPr="0023087B" w:rsidRDefault="00976260" w:rsidP="00976260">
      <w:pPr>
        <w:ind w:left="1134" w:right="-1" w:hanging="1134"/>
        <w:jc w:val="both"/>
        <w:rPr>
          <w:sz w:val="24"/>
          <w:szCs w:val="24"/>
        </w:rPr>
      </w:pPr>
      <w:r w:rsidRPr="00976260">
        <w:rPr>
          <w:sz w:val="24"/>
          <w:szCs w:val="24"/>
        </w:rPr>
        <w:t>Gambar 4. Histogram derajat penetasan (HR) ikan lele lokal (</w:t>
      </w:r>
      <w:r w:rsidRPr="00976260">
        <w:rPr>
          <w:i/>
          <w:sz w:val="24"/>
          <w:szCs w:val="24"/>
        </w:rPr>
        <w:t>C. batrachus</w:t>
      </w:r>
      <w:r w:rsidRPr="00976260">
        <w:rPr>
          <w:sz w:val="24"/>
          <w:szCs w:val="24"/>
        </w:rPr>
        <w:t>) yang diuji  dengan waktu perendaman dan dosis  Larutan Teh Hitam (</w:t>
      </w:r>
      <w:r w:rsidRPr="00976260">
        <w:rPr>
          <w:i/>
          <w:sz w:val="24"/>
          <w:szCs w:val="24"/>
        </w:rPr>
        <w:t>C.sinensis</w:t>
      </w:r>
      <w:r w:rsidRPr="00976260">
        <w:rPr>
          <w:sz w:val="24"/>
          <w:szCs w:val="24"/>
        </w:rPr>
        <w:t>) berbeda</w:t>
      </w:r>
    </w:p>
    <w:p w:rsidR="00D2163B" w:rsidRPr="0023087B" w:rsidRDefault="00D2163B" w:rsidP="006E69FC">
      <w:pPr>
        <w:ind w:right="-1" w:firstLine="720"/>
        <w:jc w:val="both"/>
        <w:rPr>
          <w:sz w:val="24"/>
          <w:szCs w:val="24"/>
        </w:rPr>
        <w:sectPr w:rsidR="00D2163B" w:rsidRPr="0023087B" w:rsidSect="00D2163B">
          <w:type w:val="continuous"/>
          <w:pgSz w:w="11906" w:h="16838"/>
          <w:pgMar w:top="1701" w:right="1701" w:bottom="1701" w:left="2268" w:header="708" w:footer="708" w:gutter="0"/>
          <w:cols w:space="565"/>
          <w:docGrid w:linePitch="360"/>
        </w:sectPr>
      </w:pPr>
    </w:p>
    <w:p w:rsidR="00976260" w:rsidRPr="00976260" w:rsidRDefault="00976260" w:rsidP="00976260">
      <w:pPr>
        <w:ind w:left="993" w:right="-1" w:hanging="993"/>
        <w:jc w:val="both"/>
        <w:rPr>
          <w:i/>
          <w:sz w:val="24"/>
          <w:szCs w:val="24"/>
        </w:rPr>
      </w:pPr>
      <w:r w:rsidRPr="00976260">
        <w:rPr>
          <w:i/>
          <w:sz w:val="24"/>
          <w:szCs w:val="24"/>
        </w:rPr>
        <w:t>Figure 4. Histogram of hatching rate (HR) of local catfish (C. batrachus) tested with different soaking durations and concentrations of Black Tea (C. sinensis) solution.</w:t>
      </w:r>
    </w:p>
    <w:p w:rsidR="00976260" w:rsidRDefault="00976260" w:rsidP="00976260">
      <w:pPr>
        <w:ind w:right="-1"/>
        <w:jc w:val="both"/>
        <w:rPr>
          <w:sz w:val="24"/>
          <w:szCs w:val="24"/>
        </w:rPr>
      </w:pPr>
    </w:p>
    <w:p w:rsidR="000D00BB" w:rsidRPr="0023087B" w:rsidRDefault="000D00BB" w:rsidP="00976260">
      <w:pPr>
        <w:spacing w:line="480" w:lineRule="auto"/>
        <w:ind w:right="-1" w:firstLine="720"/>
        <w:jc w:val="both"/>
        <w:rPr>
          <w:sz w:val="24"/>
          <w:szCs w:val="24"/>
        </w:rPr>
      </w:pPr>
      <w:r w:rsidRPr="0023087B">
        <w:rPr>
          <w:sz w:val="24"/>
          <w:szCs w:val="24"/>
        </w:rPr>
        <w:t xml:space="preserve">Berdasarkan histogram derajat penetasan hubungan antara HR dan waktu perendaman menunjukkan bahwa perendaman telur selama 4 menit dengan dosis 10 g/L menjadi titik optimal karena cukup untuk menghilangkan daya rekat secara signifikan tanpa menyebabkan gangguan fisiologis pada telur. Penelitian oleh Azrita </w:t>
      </w:r>
      <w:r w:rsidRPr="0023087B">
        <w:rPr>
          <w:i/>
          <w:sz w:val="24"/>
          <w:szCs w:val="24"/>
        </w:rPr>
        <w:t>et al.</w:t>
      </w:r>
      <w:r w:rsidRPr="0023087B">
        <w:rPr>
          <w:sz w:val="24"/>
          <w:szCs w:val="24"/>
        </w:rPr>
        <w:t xml:space="preserve"> (2016) mengungkapkan bahwa waktu dan dosis larutan perendam sangat berpengaruh terhadap daya tetas telur di mana perlakuan yang terlalu tinggi (baik dari segi konsentrasi maupun durasi) dapat merusak lapisan pelindung telur dan mengganggu transfer oksigen serta perkembangan embrio. Selain itu menurut Mulyani (2020) senyawa tanin dalam konsentrasi tinggi dapat mengganggu proses metabolisme embrio dalam telur terutama bila perendaman terjadi terlalu lama atau dosis terlalu tinggi.</w:t>
      </w:r>
    </w:p>
    <w:p w:rsidR="00976260" w:rsidRDefault="00976260" w:rsidP="00976260">
      <w:pPr>
        <w:pStyle w:val="ListParagraph"/>
        <w:spacing w:before="240" w:after="240"/>
        <w:ind w:left="142" w:right="-1"/>
        <w:jc w:val="both"/>
        <w:rPr>
          <w:b/>
          <w:sz w:val="24"/>
          <w:szCs w:val="24"/>
        </w:rPr>
      </w:pPr>
    </w:p>
    <w:p w:rsidR="00976260" w:rsidRDefault="00976260" w:rsidP="00976260">
      <w:pPr>
        <w:pStyle w:val="ListParagraph"/>
        <w:spacing w:before="240" w:after="240"/>
        <w:ind w:left="142" w:right="-1"/>
        <w:jc w:val="both"/>
        <w:rPr>
          <w:b/>
          <w:sz w:val="24"/>
          <w:szCs w:val="24"/>
        </w:rPr>
      </w:pPr>
    </w:p>
    <w:p w:rsidR="000D00BB" w:rsidRPr="0023087B" w:rsidRDefault="000D00BB" w:rsidP="00845E70">
      <w:pPr>
        <w:pStyle w:val="ListParagraph"/>
        <w:numPr>
          <w:ilvl w:val="0"/>
          <w:numId w:val="2"/>
        </w:numPr>
        <w:spacing w:before="240" w:after="240"/>
        <w:ind w:left="142" w:right="-1" w:hanging="142"/>
        <w:jc w:val="both"/>
        <w:rPr>
          <w:b/>
          <w:sz w:val="24"/>
          <w:szCs w:val="24"/>
        </w:rPr>
      </w:pPr>
      <w:r w:rsidRPr="0023087B">
        <w:rPr>
          <w:b/>
          <w:sz w:val="24"/>
          <w:szCs w:val="24"/>
        </w:rPr>
        <w:t>Kelulushidupan (SR)</w:t>
      </w:r>
    </w:p>
    <w:p w:rsidR="000D00BB" w:rsidRPr="0023087B" w:rsidRDefault="000D00BB" w:rsidP="00976260">
      <w:pPr>
        <w:spacing w:line="480" w:lineRule="auto"/>
        <w:ind w:right="-1"/>
        <w:jc w:val="both"/>
        <w:rPr>
          <w:sz w:val="24"/>
          <w:szCs w:val="24"/>
        </w:rPr>
      </w:pPr>
      <w:r w:rsidRPr="0023087B">
        <w:rPr>
          <w:sz w:val="24"/>
          <w:szCs w:val="24"/>
        </w:rPr>
        <w:tab/>
        <w:t>Kelulushidupan tertinggi terdapat pada perlakuan W4D3 (4 menit, 10 g/L) sebesar 93,36%, diikuti oleh W6D3 (6 menit, 10 g/L) sebesar 90,53 %  dan W2D3 (2 menit, 10 g/L) sebesar 87,83%. Selanjutnya mengalami penurunan pada perlakuan W4D2 (4 menit, 8 g/L) sebesar 84,79%, diikuti oleh perlakuan W6D2 (6 menit, 8 g/L) sebesar 81,95% dan perlakuan W2D2 (2 menit, 8 g/L) sebesar 79,14%. Selanjutnya mengalami penurunan lagi pada perlakuan W4D1 (4 menit, 6 g/L) 76,37% diikuti oleh W6D1 (6 menit, 6 g/L) 73,68% dan perlakuan W2D1 (2 menit, 6 g/L) sebesar 70,62% . Dan selanjutnya mengalami penurunan pada perlakuan kontrol (tanpa larutan teh hitam). Untuk histogram derajat penetasan dapat di</w:t>
      </w:r>
      <w:r w:rsidR="00D2163B" w:rsidRPr="0023087B">
        <w:rPr>
          <w:sz w:val="24"/>
          <w:szCs w:val="24"/>
        </w:rPr>
        <w:t>lihat pada Gambar 5</w:t>
      </w:r>
      <w:r w:rsidRPr="0023087B">
        <w:rPr>
          <w:sz w:val="24"/>
          <w:szCs w:val="24"/>
        </w:rPr>
        <w:t xml:space="preserve">. </w:t>
      </w:r>
    </w:p>
    <w:p w:rsidR="00D2163B" w:rsidRPr="0023087B" w:rsidRDefault="00D2163B" w:rsidP="00976260">
      <w:pPr>
        <w:spacing w:line="480" w:lineRule="auto"/>
        <w:ind w:right="-1"/>
        <w:jc w:val="both"/>
        <w:rPr>
          <w:sz w:val="24"/>
          <w:szCs w:val="24"/>
        </w:rPr>
        <w:sectPr w:rsidR="00D2163B" w:rsidRPr="0023087B" w:rsidSect="00384A1F">
          <w:type w:val="continuous"/>
          <w:pgSz w:w="11906" w:h="16838"/>
          <w:pgMar w:top="1701" w:right="1701" w:bottom="1701" w:left="2268" w:header="708" w:footer="708" w:gutter="0"/>
          <w:cols w:space="565"/>
          <w:docGrid w:linePitch="360"/>
        </w:sectPr>
      </w:pPr>
    </w:p>
    <w:p w:rsidR="000D00BB" w:rsidRPr="0023087B" w:rsidRDefault="000D00BB" w:rsidP="006E69FC">
      <w:pPr>
        <w:ind w:right="-1"/>
        <w:jc w:val="both"/>
        <w:rPr>
          <w:sz w:val="24"/>
          <w:szCs w:val="24"/>
        </w:rPr>
      </w:pPr>
      <w:r w:rsidRPr="0023087B">
        <w:rPr>
          <w:noProof/>
          <w:sz w:val="24"/>
          <w:szCs w:val="24"/>
          <w:lang w:eastAsia="id-ID"/>
        </w:rPr>
        <w:drawing>
          <wp:inline distT="0" distB="0" distL="0" distR="0" wp14:anchorId="4D8A73E5" wp14:editId="538CFFE4">
            <wp:extent cx="5039995" cy="1935125"/>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76260" w:rsidRDefault="000D00BB" w:rsidP="00976260">
      <w:pPr>
        <w:ind w:left="1134" w:right="-1" w:hanging="1134"/>
        <w:jc w:val="both"/>
        <w:rPr>
          <w:sz w:val="24"/>
          <w:szCs w:val="24"/>
        </w:rPr>
      </w:pPr>
      <w:r w:rsidRPr="0023087B">
        <w:rPr>
          <w:sz w:val="24"/>
          <w:szCs w:val="24"/>
        </w:rPr>
        <w:t xml:space="preserve">Gambar 5. </w:t>
      </w:r>
      <w:r w:rsidR="00976260">
        <w:rPr>
          <w:sz w:val="24"/>
          <w:szCs w:val="24"/>
        </w:rPr>
        <w:t xml:space="preserve"> </w:t>
      </w:r>
      <w:r w:rsidRPr="0023087B">
        <w:rPr>
          <w:sz w:val="24"/>
          <w:szCs w:val="24"/>
        </w:rPr>
        <w:t>Histogram kelulushidupan (SR)</w:t>
      </w:r>
      <w:r w:rsidR="001658F0" w:rsidRPr="0023087B">
        <w:rPr>
          <w:sz w:val="24"/>
          <w:szCs w:val="24"/>
        </w:rPr>
        <w:t xml:space="preserve"> ikan lele lokal (</w:t>
      </w:r>
      <w:r w:rsidR="001658F0" w:rsidRPr="0023087B">
        <w:rPr>
          <w:i/>
          <w:sz w:val="24"/>
          <w:szCs w:val="24"/>
        </w:rPr>
        <w:t>C. batrachus</w:t>
      </w:r>
      <w:r w:rsidR="001658F0" w:rsidRPr="0023087B">
        <w:rPr>
          <w:sz w:val="24"/>
          <w:szCs w:val="24"/>
        </w:rPr>
        <w:t>)</w:t>
      </w:r>
      <w:r w:rsidR="00976260">
        <w:rPr>
          <w:sz w:val="24"/>
          <w:szCs w:val="24"/>
        </w:rPr>
        <w:t xml:space="preserve"> </w:t>
      </w:r>
      <w:r w:rsidR="001658F0" w:rsidRPr="0023087B">
        <w:rPr>
          <w:sz w:val="24"/>
          <w:szCs w:val="24"/>
        </w:rPr>
        <w:t>yang diuji  dengan waktu perendaman dan dosis  Larutan Teh Hitam (</w:t>
      </w:r>
      <w:r w:rsidR="001658F0" w:rsidRPr="0023087B">
        <w:rPr>
          <w:i/>
          <w:sz w:val="24"/>
          <w:szCs w:val="24"/>
        </w:rPr>
        <w:t>C</w:t>
      </w:r>
      <w:r w:rsidR="001658F0" w:rsidRPr="0023087B">
        <w:rPr>
          <w:sz w:val="24"/>
          <w:szCs w:val="24"/>
        </w:rPr>
        <w:t>.</w:t>
      </w:r>
      <w:r w:rsidR="001658F0" w:rsidRPr="0023087B">
        <w:rPr>
          <w:i/>
          <w:sz w:val="24"/>
          <w:szCs w:val="24"/>
        </w:rPr>
        <w:t>sinensis</w:t>
      </w:r>
      <w:r w:rsidR="001658F0" w:rsidRPr="0023087B">
        <w:rPr>
          <w:sz w:val="24"/>
          <w:szCs w:val="24"/>
        </w:rPr>
        <w:t>) berbeda</w:t>
      </w:r>
    </w:p>
    <w:p w:rsidR="00976260" w:rsidRPr="00976260" w:rsidRDefault="00976260" w:rsidP="00976260">
      <w:pPr>
        <w:ind w:left="993" w:right="-1" w:hanging="993"/>
        <w:jc w:val="both"/>
        <w:rPr>
          <w:i/>
          <w:sz w:val="24"/>
          <w:szCs w:val="24"/>
        </w:rPr>
        <w:sectPr w:rsidR="00976260" w:rsidRPr="00976260" w:rsidSect="00393F63">
          <w:type w:val="continuous"/>
          <w:pgSz w:w="11906" w:h="16838"/>
          <w:pgMar w:top="1701" w:right="1701" w:bottom="1701" w:left="2268" w:header="708" w:footer="708" w:gutter="0"/>
          <w:cols w:space="565"/>
          <w:docGrid w:linePitch="360"/>
        </w:sectPr>
      </w:pPr>
      <w:r w:rsidRPr="00976260">
        <w:rPr>
          <w:i/>
          <w:sz w:val="24"/>
          <w:szCs w:val="24"/>
        </w:rPr>
        <w:t>Figure 5.</w:t>
      </w:r>
      <w:r>
        <w:rPr>
          <w:i/>
          <w:sz w:val="24"/>
          <w:szCs w:val="24"/>
        </w:rPr>
        <w:t xml:space="preserve"> </w:t>
      </w:r>
      <w:r w:rsidRPr="00976260">
        <w:rPr>
          <w:i/>
          <w:sz w:val="24"/>
          <w:szCs w:val="24"/>
        </w:rPr>
        <w:t xml:space="preserve"> Histogram of survival rate (SR) of local catfish (C. batrachus) tested with different soaking durations and concentrations of Black Tea (C. sinensis) solution.</w:t>
      </w:r>
    </w:p>
    <w:p w:rsidR="00D2163B" w:rsidRPr="0023087B" w:rsidRDefault="00D2163B" w:rsidP="006E69FC">
      <w:pPr>
        <w:ind w:right="-1" w:firstLine="720"/>
        <w:jc w:val="both"/>
        <w:rPr>
          <w:sz w:val="24"/>
          <w:szCs w:val="24"/>
        </w:rPr>
        <w:sectPr w:rsidR="00D2163B" w:rsidRPr="0023087B" w:rsidSect="00D2163B">
          <w:type w:val="continuous"/>
          <w:pgSz w:w="11906" w:h="16838"/>
          <w:pgMar w:top="1701" w:right="1701" w:bottom="1701" w:left="2268" w:header="708" w:footer="708" w:gutter="0"/>
          <w:cols w:space="565"/>
          <w:docGrid w:linePitch="360"/>
        </w:sectPr>
      </w:pPr>
    </w:p>
    <w:p w:rsidR="00AE33B5" w:rsidRPr="00976260" w:rsidRDefault="00B91B51" w:rsidP="00976260">
      <w:pPr>
        <w:spacing w:line="360" w:lineRule="auto"/>
        <w:ind w:right="-1" w:firstLine="720"/>
        <w:jc w:val="both"/>
        <w:rPr>
          <w:sz w:val="24"/>
          <w:szCs w:val="24"/>
        </w:rPr>
      </w:pPr>
      <w:r w:rsidRPr="0023087B">
        <w:rPr>
          <w:sz w:val="24"/>
          <w:szCs w:val="24"/>
        </w:rPr>
        <w:t xml:space="preserve">Berdasarkan </w:t>
      </w:r>
      <w:r w:rsidR="000D00BB" w:rsidRPr="0023087B">
        <w:rPr>
          <w:sz w:val="24"/>
          <w:szCs w:val="24"/>
        </w:rPr>
        <w:t xml:space="preserve">histogram kelulushidupan menunjukkan hasil terbaik yaitu pada perlakuan D3 10 g/L dan waktu perendaman larutan teh hitam terbaik yaitu pada perlakuan W4 yaitu waktu 4 menit. Meskipun hasil terbaik pada daya rekat dan </w:t>
      </w:r>
      <w:r w:rsidR="000D00BB" w:rsidRPr="0023087B">
        <w:rPr>
          <w:noProof/>
          <w:sz w:val="24"/>
          <w:szCs w:val="24"/>
        </w:rPr>
        <w:t>telur tidak merekat</w:t>
      </w:r>
      <w:r w:rsidR="000D00BB" w:rsidRPr="0023087B">
        <w:rPr>
          <w:sz w:val="24"/>
          <w:szCs w:val="24"/>
        </w:rPr>
        <w:t xml:space="preserve"> itu terdapat pada perlakuan W6D3 (6 menit, 10 g/L) namun pada derajat pembuahan ,derajat penetasan dan kelulushidupan pada perlakuan ini malah mengalami penurunan. Hal ini disebabkan oleh efek stres akibat durasi perendaman yang terlalu lama yang dapat melemahkan daya tahan larva sejak awal.  Perendaman telur dalam larutan teh yang terlalu lama dapat mengakibatkan pengerasan atau kerusakan lapisan </w:t>
      </w:r>
      <w:r w:rsidR="000D00BB" w:rsidRPr="0023087B">
        <w:rPr>
          <w:i/>
          <w:sz w:val="24"/>
          <w:szCs w:val="24"/>
        </w:rPr>
        <w:t>chorion</w:t>
      </w:r>
      <w:r w:rsidR="000D00BB" w:rsidRPr="0023087B">
        <w:rPr>
          <w:sz w:val="24"/>
          <w:szCs w:val="24"/>
        </w:rPr>
        <w:t xml:space="preserve"> (selaput pelindung telur) sehingga embrio sulit berkembang normal atau </w:t>
      </w:r>
      <w:r w:rsidR="000D00BB" w:rsidRPr="0023087B">
        <w:rPr>
          <w:i/>
          <w:sz w:val="24"/>
          <w:szCs w:val="24"/>
        </w:rPr>
        <w:t>chorion</w:t>
      </w:r>
      <w:r w:rsidR="000D00BB" w:rsidRPr="0023087B">
        <w:rPr>
          <w:sz w:val="24"/>
          <w:szCs w:val="24"/>
        </w:rPr>
        <w:t xml:space="preserve"> menjadi rapuh dan larva lahir prematur (Susanti </w:t>
      </w:r>
      <w:r w:rsidR="000D00BB" w:rsidRPr="0023087B">
        <w:rPr>
          <w:i/>
          <w:sz w:val="24"/>
          <w:szCs w:val="24"/>
        </w:rPr>
        <w:t>et al.,</w:t>
      </w:r>
      <w:r w:rsidR="000D00BB" w:rsidRPr="0023087B">
        <w:rPr>
          <w:sz w:val="24"/>
          <w:szCs w:val="24"/>
        </w:rPr>
        <w:t xml:space="preserve"> 2022). Menurut Wulansari (2022), larva yang berasal dari telur yang terpapar tanin dalam jangka waktu terlalu lama memiliki risiko mengalami gangguan fisiologis yang dapat menurunkan persentase kelulushidupan. Hal ini sejalan dengan pendapat Mulyani dan Johan (2020) yang menekankan bahwa kualitas larva sangat dipengaruhi oleh kualitas telur dan kondisi lingkungan inkubasi sejak tahap awal perkembangan embrio. Selain itu pada perlakuan D3 dianggap sebagai dosis paling optimal untuk kelangsungan hidup larva ikan lele lokal. Menurut Hasan </w:t>
      </w:r>
      <w:r w:rsidR="000D00BB" w:rsidRPr="0023087B">
        <w:rPr>
          <w:i/>
          <w:sz w:val="24"/>
          <w:szCs w:val="24"/>
        </w:rPr>
        <w:t>et al.</w:t>
      </w:r>
      <w:r w:rsidR="000D00BB" w:rsidRPr="0023087B">
        <w:rPr>
          <w:sz w:val="24"/>
          <w:szCs w:val="24"/>
        </w:rPr>
        <w:t xml:space="preserve"> (2016) daun teh memiliki kandungan senyawa beta karoten yang dapat meningkatkan sistem imun, sehingga diduga telur ikan lele lokal menyerap senyawa tersebut sehingga pada saat menetas senyawa tersebut dapat meningkatkan daya tahan tubuh larva ikan dari serangan bakteri dan jamur.   Dengan demikian dapat disimpulkan bahwa waktu perendaman 4 menit dan dosis 10 g/L (W4D3) merupakan perlakuan paling optimal untuk mempertahankan kelangsungan hidup larva ikan lele lokal. Perlakuan ini mampu menjaga keseimbangan antara efektivitas tanin dalam mengurangi daya rekat tanpa memberikan tekanan fisiologis yang berlebihan pada embrio maupun larva pasca menetas.</w:t>
      </w:r>
    </w:p>
    <w:p w:rsidR="000D00BB" w:rsidRPr="0023087B" w:rsidRDefault="000D00BB" w:rsidP="00845E70">
      <w:pPr>
        <w:pStyle w:val="ListParagraph"/>
        <w:numPr>
          <w:ilvl w:val="0"/>
          <w:numId w:val="2"/>
        </w:numPr>
        <w:spacing w:after="240"/>
        <w:ind w:left="142" w:right="-285" w:hanging="142"/>
        <w:rPr>
          <w:b/>
          <w:sz w:val="24"/>
          <w:szCs w:val="24"/>
        </w:rPr>
      </w:pPr>
      <w:r w:rsidRPr="0023087B">
        <w:rPr>
          <w:b/>
          <w:sz w:val="24"/>
          <w:szCs w:val="24"/>
        </w:rPr>
        <w:t>Kualitas Air</w:t>
      </w:r>
    </w:p>
    <w:p w:rsidR="00D2163B" w:rsidRPr="0023087B" w:rsidRDefault="000D00BB" w:rsidP="00A531F4">
      <w:pPr>
        <w:spacing w:line="480" w:lineRule="auto"/>
        <w:ind w:firstLine="567"/>
        <w:contextualSpacing/>
        <w:jc w:val="both"/>
        <w:rPr>
          <w:rFonts w:eastAsia="Calibri"/>
          <w:sz w:val="24"/>
          <w:szCs w:val="24"/>
        </w:rPr>
        <w:sectPr w:rsidR="00D2163B" w:rsidRPr="0023087B" w:rsidSect="00384A1F">
          <w:type w:val="continuous"/>
          <w:pgSz w:w="11906" w:h="16838"/>
          <w:pgMar w:top="1701" w:right="1701" w:bottom="1701" w:left="2268" w:header="708" w:footer="708" w:gutter="0"/>
          <w:cols w:space="565"/>
          <w:docGrid w:linePitch="360"/>
        </w:sectPr>
      </w:pPr>
      <w:r w:rsidRPr="0023087B">
        <w:rPr>
          <w:sz w:val="24"/>
          <w:szCs w:val="24"/>
        </w:rPr>
        <w:tab/>
      </w:r>
      <w:r w:rsidRPr="0023087B">
        <w:rPr>
          <w:rFonts w:eastAsia="Calibri"/>
          <w:sz w:val="24"/>
          <w:szCs w:val="24"/>
        </w:rPr>
        <w:t>Pelaksanaan penelitian ini ada beberapa parameter kualitas air yang diamati yaitu suhu, pH dan DO. Pengukuran dilakukan di laboratorium pembenihan dan pemuliaan ikan universitas riau. Hasil dari pengukuran parameter kualitas air selama penelitian disajikan</w:t>
      </w:r>
      <w:r w:rsidR="000E73D2" w:rsidRPr="0023087B">
        <w:rPr>
          <w:rFonts w:eastAsia="Calibri"/>
          <w:sz w:val="24"/>
          <w:szCs w:val="24"/>
        </w:rPr>
        <w:t xml:space="preserve"> pada Tabel 3</w:t>
      </w:r>
      <w:r w:rsidR="00A531F4">
        <w:rPr>
          <w:rFonts w:eastAsia="Calibri"/>
          <w:sz w:val="24"/>
          <w:szCs w:val="24"/>
        </w:rPr>
        <w:t>.</w:t>
      </w: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A531F4" w:rsidRDefault="00A531F4" w:rsidP="006E69FC">
      <w:pPr>
        <w:contextualSpacing/>
        <w:rPr>
          <w:rFonts w:eastAsia="Calibri"/>
          <w:sz w:val="24"/>
          <w:szCs w:val="24"/>
        </w:rPr>
      </w:pPr>
    </w:p>
    <w:p w:rsidR="000D00BB" w:rsidRDefault="00AD78CF" w:rsidP="006E69FC">
      <w:pPr>
        <w:contextualSpacing/>
        <w:rPr>
          <w:rFonts w:eastAsia="Calibri"/>
          <w:sz w:val="24"/>
          <w:szCs w:val="24"/>
        </w:rPr>
      </w:pPr>
      <w:r w:rsidRPr="0023087B">
        <w:rPr>
          <w:rFonts w:eastAsia="Calibri"/>
          <w:sz w:val="24"/>
          <w:szCs w:val="24"/>
        </w:rPr>
        <w:t>Tabel 2</w:t>
      </w:r>
      <w:r w:rsidR="000D00BB" w:rsidRPr="0023087B">
        <w:rPr>
          <w:rFonts w:eastAsia="Calibri"/>
          <w:sz w:val="24"/>
          <w:szCs w:val="24"/>
        </w:rPr>
        <w:t>. Parameter Kualitas Air</w:t>
      </w:r>
    </w:p>
    <w:p w:rsidR="00931368" w:rsidRPr="00931368" w:rsidRDefault="00931368" w:rsidP="006E69FC">
      <w:pPr>
        <w:contextualSpacing/>
        <w:rPr>
          <w:rFonts w:eastAsia="Calibri"/>
          <w:i/>
          <w:sz w:val="24"/>
          <w:szCs w:val="24"/>
        </w:rPr>
      </w:pPr>
      <w:r w:rsidRPr="00931368">
        <w:rPr>
          <w:i/>
          <w:sz w:val="24"/>
          <w:szCs w:val="24"/>
        </w:rPr>
        <w:t>Table 2. Water Quality Parameters</w:t>
      </w:r>
    </w:p>
    <w:tbl>
      <w:tblPr>
        <w:tblStyle w:val="TableGrid0"/>
        <w:tblW w:w="7988" w:type="dxa"/>
        <w:tblInd w:w="-15" w:type="dxa"/>
        <w:tblCellMar>
          <w:right w:w="115" w:type="dxa"/>
        </w:tblCellMar>
        <w:tblLook w:val="04A0" w:firstRow="1" w:lastRow="0" w:firstColumn="1" w:lastColumn="0" w:noHBand="0" w:noVBand="1"/>
      </w:tblPr>
      <w:tblGrid>
        <w:gridCol w:w="2547"/>
        <w:gridCol w:w="1899"/>
        <w:gridCol w:w="2080"/>
        <w:gridCol w:w="1462"/>
      </w:tblGrid>
      <w:tr w:rsidR="000D00BB" w:rsidRPr="0023087B" w:rsidTr="0050523E">
        <w:trPr>
          <w:trHeight w:val="265"/>
        </w:trPr>
        <w:tc>
          <w:tcPr>
            <w:tcW w:w="2547" w:type="dxa"/>
            <w:vMerge w:val="restart"/>
            <w:tcBorders>
              <w:top w:val="single" w:sz="6" w:space="0" w:color="000000"/>
              <w:left w:val="nil"/>
              <w:bottom w:val="single" w:sz="6" w:space="0" w:color="000000"/>
              <w:right w:val="nil"/>
            </w:tcBorders>
            <w:vAlign w:val="center"/>
          </w:tcPr>
          <w:p w:rsidR="000D00BB" w:rsidRPr="0023087B" w:rsidRDefault="000D00BB" w:rsidP="00A531F4">
            <w:pPr>
              <w:ind w:left="541"/>
              <w:rPr>
                <w:sz w:val="24"/>
                <w:szCs w:val="24"/>
              </w:rPr>
            </w:pPr>
            <w:r w:rsidRPr="0023087B">
              <w:rPr>
                <w:sz w:val="24"/>
                <w:szCs w:val="24"/>
              </w:rPr>
              <w:t xml:space="preserve">Parameter  </w:t>
            </w:r>
          </w:p>
        </w:tc>
        <w:tc>
          <w:tcPr>
            <w:tcW w:w="1899" w:type="dxa"/>
            <w:tcBorders>
              <w:top w:val="single" w:sz="6" w:space="0" w:color="000000"/>
              <w:left w:val="nil"/>
              <w:bottom w:val="single" w:sz="6" w:space="0" w:color="000000"/>
              <w:right w:val="nil"/>
            </w:tcBorders>
          </w:tcPr>
          <w:p w:rsidR="000D00BB" w:rsidRPr="0023087B" w:rsidRDefault="000D00BB" w:rsidP="00A531F4">
            <w:pPr>
              <w:rPr>
                <w:sz w:val="24"/>
                <w:szCs w:val="24"/>
              </w:rPr>
            </w:pPr>
          </w:p>
        </w:tc>
        <w:tc>
          <w:tcPr>
            <w:tcW w:w="2080" w:type="dxa"/>
            <w:tcBorders>
              <w:top w:val="single" w:sz="6" w:space="0" w:color="000000"/>
              <w:left w:val="nil"/>
              <w:bottom w:val="single" w:sz="6" w:space="0" w:color="000000"/>
              <w:right w:val="nil"/>
            </w:tcBorders>
          </w:tcPr>
          <w:p w:rsidR="00097E78" w:rsidRDefault="000D00BB" w:rsidP="00A531F4">
            <w:pPr>
              <w:rPr>
                <w:sz w:val="24"/>
                <w:szCs w:val="24"/>
              </w:rPr>
            </w:pPr>
            <w:r w:rsidRPr="0023087B">
              <w:rPr>
                <w:sz w:val="24"/>
                <w:szCs w:val="24"/>
              </w:rPr>
              <w:t xml:space="preserve">Kualitas Air </w:t>
            </w:r>
          </w:p>
          <w:p w:rsidR="000D00BB" w:rsidRPr="00097E78" w:rsidRDefault="00097E78" w:rsidP="00A531F4">
            <w:pPr>
              <w:rPr>
                <w:i/>
                <w:sz w:val="24"/>
                <w:szCs w:val="24"/>
              </w:rPr>
            </w:pPr>
            <w:r w:rsidRPr="00097E78">
              <w:rPr>
                <w:rFonts w:eastAsia="Calibri"/>
                <w:i/>
                <w:sz w:val="24"/>
                <w:szCs w:val="24"/>
              </w:rPr>
              <w:t>Water Quality</w:t>
            </w:r>
            <w:r w:rsidR="000D00BB" w:rsidRPr="00097E78">
              <w:rPr>
                <w:i/>
                <w:sz w:val="24"/>
                <w:szCs w:val="24"/>
              </w:rPr>
              <w:t xml:space="preserve"> </w:t>
            </w:r>
          </w:p>
        </w:tc>
        <w:tc>
          <w:tcPr>
            <w:tcW w:w="1462" w:type="dxa"/>
            <w:tcBorders>
              <w:top w:val="single" w:sz="6" w:space="0" w:color="000000"/>
              <w:left w:val="nil"/>
              <w:bottom w:val="single" w:sz="6" w:space="0" w:color="000000"/>
              <w:right w:val="nil"/>
            </w:tcBorders>
          </w:tcPr>
          <w:p w:rsidR="000D00BB" w:rsidRPr="0023087B" w:rsidRDefault="000D00BB" w:rsidP="00A531F4">
            <w:pPr>
              <w:rPr>
                <w:sz w:val="24"/>
                <w:szCs w:val="24"/>
              </w:rPr>
            </w:pPr>
          </w:p>
        </w:tc>
      </w:tr>
      <w:tr w:rsidR="000D00BB" w:rsidRPr="0023087B" w:rsidTr="0050523E">
        <w:trPr>
          <w:trHeight w:val="264"/>
        </w:trPr>
        <w:tc>
          <w:tcPr>
            <w:tcW w:w="0" w:type="auto"/>
            <w:vMerge/>
            <w:tcBorders>
              <w:top w:val="nil"/>
              <w:left w:val="nil"/>
              <w:bottom w:val="single" w:sz="6" w:space="0" w:color="000000"/>
              <w:right w:val="nil"/>
            </w:tcBorders>
          </w:tcPr>
          <w:p w:rsidR="000D00BB" w:rsidRPr="0023087B" w:rsidRDefault="000D00BB" w:rsidP="00A531F4">
            <w:pPr>
              <w:rPr>
                <w:sz w:val="24"/>
                <w:szCs w:val="24"/>
              </w:rPr>
            </w:pPr>
          </w:p>
        </w:tc>
        <w:tc>
          <w:tcPr>
            <w:tcW w:w="1899" w:type="dxa"/>
            <w:tcBorders>
              <w:top w:val="single" w:sz="6" w:space="0" w:color="000000"/>
              <w:left w:val="nil"/>
              <w:bottom w:val="single" w:sz="6" w:space="0" w:color="000000"/>
              <w:right w:val="nil"/>
            </w:tcBorders>
          </w:tcPr>
          <w:p w:rsidR="000D00BB" w:rsidRDefault="000D00BB" w:rsidP="00A531F4">
            <w:pPr>
              <w:jc w:val="center"/>
              <w:rPr>
                <w:sz w:val="24"/>
                <w:szCs w:val="24"/>
              </w:rPr>
            </w:pPr>
            <w:r w:rsidRPr="0023087B">
              <w:rPr>
                <w:sz w:val="24"/>
                <w:szCs w:val="24"/>
              </w:rPr>
              <w:t>Awal</w:t>
            </w:r>
          </w:p>
          <w:p w:rsidR="00097E78" w:rsidRPr="00097E78" w:rsidRDefault="00097E78" w:rsidP="00A531F4">
            <w:pPr>
              <w:jc w:val="center"/>
              <w:rPr>
                <w:b/>
                <w:i/>
                <w:sz w:val="24"/>
                <w:szCs w:val="24"/>
              </w:rPr>
            </w:pPr>
            <w:r w:rsidRPr="00097E78">
              <w:rPr>
                <w:rStyle w:val="Strong"/>
                <w:b w:val="0"/>
                <w:i/>
              </w:rPr>
              <w:t>Initial</w:t>
            </w:r>
          </w:p>
        </w:tc>
        <w:tc>
          <w:tcPr>
            <w:tcW w:w="2080" w:type="dxa"/>
            <w:tcBorders>
              <w:top w:val="single" w:sz="6" w:space="0" w:color="000000"/>
              <w:left w:val="nil"/>
              <w:bottom w:val="single" w:sz="6" w:space="0" w:color="000000"/>
              <w:right w:val="nil"/>
            </w:tcBorders>
          </w:tcPr>
          <w:p w:rsidR="000D00BB" w:rsidRDefault="000D00BB" w:rsidP="00A531F4">
            <w:pPr>
              <w:jc w:val="center"/>
              <w:rPr>
                <w:sz w:val="24"/>
                <w:szCs w:val="24"/>
              </w:rPr>
            </w:pPr>
            <w:r w:rsidRPr="0023087B">
              <w:rPr>
                <w:sz w:val="24"/>
                <w:szCs w:val="24"/>
              </w:rPr>
              <w:t>Tengah</w:t>
            </w:r>
          </w:p>
          <w:p w:rsidR="00097E78" w:rsidRPr="00097E78" w:rsidRDefault="00097E78" w:rsidP="00A531F4">
            <w:pPr>
              <w:jc w:val="center"/>
              <w:rPr>
                <w:b/>
                <w:i/>
                <w:sz w:val="24"/>
                <w:szCs w:val="24"/>
              </w:rPr>
            </w:pPr>
            <w:r w:rsidRPr="00097E78">
              <w:rPr>
                <w:rStyle w:val="Strong"/>
                <w:b w:val="0"/>
                <w:i/>
              </w:rPr>
              <w:t>Middle</w:t>
            </w:r>
          </w:p>
        </w:tc>
        <w:tc>
          <w:tcPr>
            <w:tcW w:w="1462" w:type="dxa"/>
            <w:tcBorders>
              <w:top w:val="single" w:sz="6" w:space="0" w:color="000000"/>
              <w:left w:val="nil"/>
              <w:bottom w:val="single" w:sz="6" w:space="0" w:color="000000"/>
              <w:right w:val="nil"/>
            </w:tcBorders>
          </w:tcPr>
          <w:p w:rsidR="000D00BB" w:rsidRDefault="000D00BB" w:rsidP="00A531F4">
            <w:pPr>
              <w:jc w:val="center"/>
              <w:rPr>
                <w:sz w:val="24"/>
                <w:szCs w:val="24"/>
              </w:rPr>
            </w:pPr>
            <w:r w:rsidRPr="0023087B">
              <w:rPr>
                <w:sz w:val="24"/>
                <w:szCs w:val="24"/>
              </w:rPr>
              <w:t>Akhir</w:t>
            </w:r>
          </w:p>
          <w:p w:rsidR="00097E78" w:rsidRPr="00097E78" w:rsidRDefault="00097E78" w:rsidP="00A531F4">
            <w:pPr>
              <w:jc w:val="center"/>
              <w:rPr>
                <w:i/>
                <w:sz w:val="24"/>
                <w:szCs w:val="24"/>
              </w:rPr>
            </w:pPr>
            <w:r w:rsidRPr="00097E78">
              <w:rPr>
                <w:rFonts w:eastAsia="Calibri"/>
                <w:i/>
                <w:sz w:val="24"/>
                <w:szCs w:val="24"/>
              </w:rPr>
              <w:t>Final</w:t>
            </w:r>
          </w:p>
        </w:tc>
      </w:tr>
      <w:tr w:rsidR="000D00BB" w:rsidRPr="0023087B" w:rsidTr="0050523E">
        <w:trPr>
          <w:trHeight w:val="252"/>
        </w:trPr>
        <w:tc>
          <w:tcPr>
            <w:tcW w:w="2547" w:type="dxa"/>
            <w:tcBorders>
              <w:top w:val="single" w:sz="6" w:space="0" w:color="000000"/>
              <w:left w:val="nil"/>
              <w:bottom w:val="nil"/>
              <w:right w:val="nil"/>
            </w:tcBorders>
          </w:tcPr>
          <w:p w:rsidR="000D00BB" w:rsidRPr="0023087B" w:rsidRDefault="000D00BB" w:rsidP="00A531F4">
            <w:pPr>
              <w:ind w:left="526"/>
              <w:rPr>
                <w:sz w:val="24"/>
                <w:szCs w:val="24"/>
              </w:rPr>
            </w:pPr>
            <w:r w:rsidRPr="0023087B">
              <w:rPr>
                <w:sz w:val="24"/>
                <w:szCs w:val="24"/>
              </w:rPr>
              <w:t>Suhu (</w:t>
            </w:r>
            <w:r w:rsidRPr="0023087B">
              <w:rPr>
                <w:sz w:val="24"/>
                <w:szCs w:val="24"/>
                <w:vertAlign w:val="superscript"/>
              </w:rPr>
              <w:t>0</w:t>
            </w:r>
            <w:r w:rsidRPr="0023087B">
              <w:rPr>
                <w:sz w:val="24"/>
                <w:szCs w:val="24"/>
              </w:rPr>
              <w:t xml:space="preserve">C)  </w:t>
            </w:r>
          </w:p>
        </w:tc>
        <w:tc>
          <w:tcPr>
            <w:tcW w:w="1899" w:type="dxa"/>
            <w:tcBorders>
              <w:top w:val="single" w:sz="6" w:space="0" w:color="000000"/>
              <w:left w:val="nil"/>
              <w:bottom w:val="nil"/>
              <w:right w:val="nil"/>
            </w:tcBorders>
          </w:tcPr>
          <w:p w:rsidR="000D00BB" w:rsidRPr="0023087B" w:rsidRDefault="000D00BB" w:rsidP="00A531F4">
            <w:pPr>
              <w:jc w:val="center"/>
              <w:rPr>
                <w:sz w:val="24"/>
                <w:szCs w:val="24"/>
              </w:rPr>
            </w:pPr>
            <w:r w:rsidRPr="0023087B">
              <w:rPr>
                <w:sz w:val="24"/>
                <w:szCs w:val="24"/>
              </w:rPr>
              <w:t>27-27,3</w:t>
            </w:r>
          </w:p>
        </w:tc>
        <w:tc>
          <w:tcPr>
            <w:tcW w:w="2080" w:type="dxa"/>
            <w:tcBorders>
              <w:top w:val="single" w:sz="6" w:space="0" w:color="000000"/>
              <w:left w:val="nil"/>
              <w:bottom w:val="nil"/>
              <w:right w:val="nil"/>
            </w:tcBorders>
          </w:tcPr>
          <w:p w:rsidR="000D00BB" w:rsidRPr="0023087B" w:rsidRDefault="000D00BB" w:rsidP="00A531F4">
            <w:pPr>
              <w:jc w:val="center"/>
              <w:rPr>
                <w:sz w:val="24"/>
                <w:szCs w:val="24"/>
              </w:rPr>
            </w:pPr>
            <w:r w:rsidRPr="0023087B">
              <w:rPr>
                <w:sz w:val="24"/>
                <w:szCs w:val="24"/>
              </w:rPr>
              <w:t>27,-27,5</w:t>
            </w:r>
          </w:p>
        </w:tc>
        <w:tc>
          <w:tcPr>
            <w:tcW w:w="1462" w:type="dxa"/>
            <w:tcBorders>
              <w:top w:val="single" w:sz="6" w:space="0" w:color="000000"/>
              <w:left w:val="nil"/>
              <w:bottom w:val="nil"/>
              <w:right w:val="nil"/>
            </w:tcBorders>
          </w:tcPr>
          <w:p w:rsidR="000D00BB" w:rsidRPr="0023087B" w:rsidRDefault="000D00BB" w:rsidP="00A531F4">
            <w:pPr>
              <w:jc w:val="center"/>
              <w:rPr>
                <w:sz w:val="24"/>
                <w:szCs w:val="24"/>
              </w:rPr>
            </w:pPr>
            <w:r w:rsidRPr="0023087B">
              <w:rPr>
                <w:sz w:val="24"/>
                <w:szCs w:val="24"/>
              </w:rPr>
              <w:t>27-27,5</w:t>
            </w:r>
          </w:p>
        </w:tc>
      </w:tr>
      <w:tr w:rsidR="000D00BB" w:rsidRPr="0023087B" w:rsidTr="0050523E">
        <w:trPr>
          <w:trHeight w:val="257"/>
        </w:trPr>
        <w:tc>
          <w:tcPr>
            <w:tcW w:w="2547" w:type="dxa"/>
            <w:tcBorders>
              <w:top w:val="nil"/>
              <w:left w:val="nil"/>
              <w:bottom w:val="nil"/>
              <w:right w:val="nil"/>
            </w:tcBorders>
          </w:tcPr>
          <w:p w:rsidR="000D00BB" w:rsidRPr="0023087B" w:rsidRDefault="000D00BB" w:rsidP="00A531F4">
            <w:pPr>
              <w:ind w:left="871"/>
              <w:rPr>
                <w:sz w:val="24"/>
                <w:szCs w:val="24"/>
              </w:rPr>
            </w:pPr>
            <w:r w:rsidRPr="0023087B">
              <w:rPr>
                <w:sz w:val="24"/>
                <w:szCs w:val="24"/>
              </w:rPr>
              <w:t xml:space="preserve">pH  </w:t>
            </w:r>
          </w:p>
        </w:tc>
        <w:tc>
          <w:tcPr>
            <w:tcW w:w="1899" w:type="dxa"/>
            <w:tcBorders>
              <w:top w:val="nil"/>
              <w:left w:val="nil"/>
              <w:bottom w:val="nil"/>
              <w:right w:val="nil"/>
            </w:tcBorders>
          </w:tcPr>
          <w:p w:rsidR="000D00BB" w:rsidRPr="0023087B" w:rsidRDefault="000D00BB" w:rsidP="00A531F4">
            <w:pPr>
              <w:jc w:val="center"/>
              <w:rPr>
                <w:sz w:val="24"/>
                <w:szCs w:val="24"/>
              </w:rPr>
            </w:pPr>
            <w:r w:rsidRPr="0023087B">
              <w:rPr>
                <w:sz w:val="24"/>
                <w:szCs w:val="24"/>
              </w:rPr>
              <w:t>7-7,2</w:t>
            </w:r>
          </w:p>
        </w:tc>
        <w:tc>
          <w:tcPr>
            <w:tcW w:w="2080" w:type="dxa"/>
            <w:tcBorders>
              <w:top w:val="nil"/>
              <w:left w:val="nil"/>
              <w:bottom w:val="nil"/>
              <w:right w:val="nil"/>
            </w:tcBorders>
          </w:tcPr>
          <w:p w:rsidR="000D00BB" w:rsidRPr="0023087B" w:rsidRDefault="000D00BB" w:rsidP="00A531F4">
            <w:pPr>
              <w:jc w:val="center"/>
              <w:rPr>
                <w:sz w:val="24"/>
                <w:szCs w:val="24"/>
              </w:rPr>
            </w:pPr>
            <w:r w:rsidRPr="0023087B">
              <w:rPr>
                <w:sz w:val="24"/>
                <w:szCs w:val="24"/>
              </w:rPr>
              <w:t>7,2-8</w:t>
            </w:r>
          </w:p>
        </w:tc>
        <w:tc>
          <w:tcPr>
            <w:tcW w:w="1462" w:type="dxa"/>
            <w:tcBorders>
              <w:top w:val="nil"/>
              <w:left w:val="nil"/>
              <w:bottom w:val="nil"/>
              <w:right w:val="nil"/>
            </w:tcBorders>
          </w:tcPr>
          <w:p w:rsidR="000D00BB" w:rsidRPr="0023087B" w:rsidRDefault="000D00BB" w:rsidP="00A531F4">
            <w:pPr>
              <w:jc w:val="center"/>
              <w:rPr>
                <w:sz w:val="24"/>
                <w:szCs w:val="24"/>
              </w:rPr>
            </w:pPr>
            <w:r w:rsidRPr="0023087B">
              <w:rPr>
                <w:sz w:val="24"/>
                <w:szCs w:val="24"/>
              </w:rPr>
              <w:t>7-7,5</w:t>
            </w:r>
          </w:p>
        </w:tc>
      </w:tr>
      <w:tr w:rsidR="000D00BB" w:rsidRPr="0023087B" w:rsidTr="0050523E">
        <w:trPr>
          <w:trHeight w:val="269"/>
        </w:trPr>
        <w:tc>
          <w:tcPr>
            <w:tcW w:w="2547" w:type="dxa"/>
            <w:tcBorders>
              <w:top w:val="nil"/>
              <w:left w:val="nil"/>
              <w:bottom w:val="single" w:sz="6" w:space="0" w:color="000000"/>
              <w:right w:val="nil"/>
            </w:tcBorders>
          </w:tcPr>
          <w:p w:rsidR="000D00BB" w:rsidRPr="0023087B" w:rsidRDefault="000D00BB" w:rsidP="00A531F4">
            <w:pPr>
              <w:ind w:left="526"/>
              <w:rPr>
                <w:sz w:val="24"/>
                <w:szCs w:val="24"/>
              </w:rPr>
            </w:pPr>
            <w:r w:rsidRPr="0023087B">
              <w:rPr>
                <w:sz w:val="24"/>
                <w:szCs w:val="24"/>
              </w:rPr>
              <w:t xml:space="preserve">DO (ppm)  </w:t>
            </w:r>
          </w:p>
        </w:tc>
        <w:tc>
          <w:tcPr>
            <w:tcW w:w="1899" w:type="dxa"/>
            <w:tcBorders>
              <w:top w:val="nil"/>
              <w:left w:val="nil"/>
              <w:bottom w:val="single" w:sz="6" w:space="0" w:color="000000"/>
              <w:right w:val="nil"/>
            </w:tcBorders>
          </w:tcPr>
          <w:p w:rsidR="000D00BB" w:rsidRPr="0023087B" w:rsidRDefault="000D00BB" w:rsidP="00A531F4">
            <w:pPr>
              <w:jc w:val="center"/>
              <w:rPr>
                <w:sz w:val="24"/>
                <w:szCs w:val="24"/>
              </w:rPr>
            </w:pPr>
            <w:r w:rsidRPr="0023087B">
              <w:rPr>
                <w:sz w:val="24"/>
                <w:szCs w:val="24"/>
              </w:rPr>
              <w:t>5,2-5,5</w:t>
            </w:r>
          </w:p>
        </w:tc>
        <w:tc>
          <w:tcPr>
            <w:tcW w:w="2080" w:type="dxa"/>
            <w:tcBorders>
              <w:top w:val="nil"/>
              <w:left w:val="nil"/>
              <w:bottom w:val="single" w:sz="6" w:space="0" w:color="000000"/>
              <w:right w:val="nil"/>
            </w:tcBorders>
          </w:tcPr>
          <w:p w:rsidR="000D00BB" w:rsidRPr="0023087B" w:rsidRDefault="000D00BB" w:rsidP="00A531F4">
            <w:pPr>
              <w:jc w:val="center"/>
              <w:rPr>
                <w:sz w:val="24"/>
                <w:szCs w:val="24"/>
              </w:rPr>
            </w:pPr>
            <w:r w:rsidRPr="0023087B">
              <w:rPr>
                <w:sz w:val="24"/>
                <w:szCs w:val="24"/>
              </w:rPr>
              <w:t>5-5,4</w:t>
            </w:r>
          </w:p>
        </w:tc>
        <w:tc>
          <w:tcPr>
            <w:tcW w:w="1462" w:type="dxa"/>
            <w:tcBorders>
              <w:top w:val="nil"/>
              <w:left w:val="nil"/>
              <w:bottom w:val="single" w:sz="6" w:space="0" w:color="000000"/>
              <w:right w:val="nil"/>
            </w:tcBorders>
          </w:tcPr>
          <w:p w:rsidR="000D00BB" w:rsidRPr="0023087B" w:rsidRDefault="000D00BB" w:rsidP="00A531F4">
            <w:pPr>
              <w:jc w:val="center"/>
              <w:rPr>
                <w:sz w:val="24"/>
                <w:szCs w:val="24"/>
              </w:rPr>
            </w:pPr>
            <w:r w:rsidRPr="0023087B">
              <w:rPr>
                <w:sz w:val="24"/>
                <w:szCs w:val="24"/>
              </w:rPr>
              <w:t>5,3-5,6</w:t>
            </w:r>
          </w:p>
        </w:tc>
      </w:tr>
    </w:tbl>
    <w:p w:rsidR="000E73D2" w:rsidRPr="0023087B" w:rsidRDefault="000E73D2" w:rsidP="00B91B51">
      <w:pPr>
        <w:pStyle w:val="NormalWeb"/>
        <w:spacing w:before="0" w:beforeAutospacing="0" w:after="0" w:afterAutospacing="0"/>
        <w:jc w:val="both"/>
        <w:rPr>
          <w:rFonts w:eastAsia="Calibri"/>
        </w:rPr>
        <w:sectPr w:rsidR="000E73D2" w:rsidRPr="0023087B" w:rsidSect="00D2163B">
          <w:type w:val="continuous"/>
          <w:pgSz w:w="11906" w:h="16838"/>
          <w:pgMar w:top="1701" w:right="1701" w:bottom="1701" w:left="2268" w:header="708" w:footer="708" w:gutter="0"/>
          <w:cols w:space="565"/>
          <w:docGrid w:linePitch="360"/>
        </w:sectPr>
      </w:pPr>
    </w:p>
    <w:p w:rsidR="000D00BB" w:rsidRPr="0023087B" w:rsidRDefault="00B91B51" w:rsidP="00A531F4">
      <w:pPr>
        <w:pStyle w:val="NormalWeb"/>
        <w:spacing w:before="0" w:beforeAutospacing="0" w:after="0" w:afterAutospacing="0" w:line="480" w:lineRule="auto"/>
        <w:ind w:firstLine="720"/>
        <w:jc w:val="both"/>
      </w:pPr>
      <w:r w:rsidRPr="0023087B">
        <w:t>Berdasarkan Tabel 3. s</w:t>
      </w:r>
      <w:r w:rsidR="000D00BB" w:rsidRPr="0023087B">
        <w:t xml:space="preserve">uhu selama penelitian berkisar antara 27°C hingga 27,5°C. Menurut SNI (2000), kisaran suhu yang optimal untuk penetasan telur adalah 27–30°C, sehingga suhu dalam penelitian ini masih dalam kondisi baik. Suhu juga merupakan faktor penting yang memengaruhi proses perkembangan embrio, daya tetas telur, dan kecepatan penyerapan kuning telur. Menurut Novizal (2018), suhu yang rendah membuat </w:t>
      </w:r>
      <w:r w:rsidR="000D00BB" w:rsidRPr="0023087B">
        <w:rPr>
          <w:i/>
        </w:rPr>
        <w:t>chorion</w:t>
      </w:r>
      <w:r w:rsidR="000D00BB" w:rsidRPr="0023087B">
        <w:t xml:space="preserve"> (selaput tipis yang membungkus telur)  tidak bekerja dengan baik dalam melindungi embrio, sehingga embrio akan lama dalam melarutkan kulit telur dan menyebabkan penetasan menjadi lebih lambat. Sebaliknya, suhu yang terlalu tinggi dapat menyebabkan penetasan, sehingga larva atau embrio yang menetas tidak bertahan hidup lama.</w:t>
      </w:r>
    </w:p>
    <w:p w:rsidR="000D00BB" w:rsidRPr="0023087B" w:rsidRDefault="000D00BB" w:rsidP="00931368">
      <w:pPr>
        <w:spacing w:line="480" w:lineRule="auto"/>
        <w:ind w:firstLine="720"/>
        <w:jc w:val="both"/>
        <w:rPr>
          <w:sz w:val="24"/>
          <w:szCs w:val="24"/>
        </w:rPr>
      </w:pPr>
      <w:r w:rsidRPr="0023087B">
        <w:rPr>
          <w:sz w:val="24"/>
          <w:szCs w:val="24"/>
        </w:rPr>
        <w:t>Derajat keasaman (pH) selama penelitian ini berkisar antara 7,0–8,0. Kisaran ini masih berada pada kondisi yang baik untuk penetasan telur ikan. Menurut Nainggolan (2023), kisaran pH yang baik untuk penetasan telur adalah 6,9–9,0. Kandungan oksigen terlarut (DO) dalam penelitian ini berkisar antara 5,0–5,6 mg/L. Kisaran ini masih dalam kondisi optimal bagi penetasan telur dan pemeliharaan larva. Hal ini juga diperjelas oleh SNI (2000) yang menyatakan bahwa kisaran oksigen terlarut yang baik adalah &gt;5 mg/L. Jika kandungan oksigen kurang dari 4 ppm maka pertumbuhan ikan akan terhambat, sedangkan pada kadar 5 ppm pertumbuhan ikan berlangsung cepat atau sangat baik (Azrianto, 2012).</w:t>
      </w:r>
    </w:p>
    <w:p w:rsidR="000E73D2" w:rsidRPr="0023087B" w:rsidRDefault="000D00BB" w:rsidP="00931368">
      <w:pPr>
        <w:spacing w:after="240"/>
        <w:ind w:right="-1"/>
        <w:rPr>
          <w:b/>
          <w:sz w:val="24"/>
          <w:szCs w:val="24"/>
        </w:rPr>
      </w:pPr>
      <w:r w:rsidRPr="0023087B">
        <w:rPr>
          <w:b/>
          <w:sz w:val="24"/>
          <w:szCs w:val="24"/>
        </w:rPr>
        <w:t>KESIMPULAN</w:t>
      </w:r>
      <w:r w:rsidR="000E73D2" w:rsidRPr="0023087B">
        <w:rPr>
          <w:b/>
          <w:sz w:val="24"/>
          <w:szCs w:val="24"/>
        </w:rPr>
        <w:t xml:space="preserve"> </w:t>
      </w:r>
    </w:p>
    <w:p w:rsidR="000D00BB" w:rsidRPr="0023087B" w:rsidRDefault="00A2142C" w:rsidP="00931368">
      <w:pPr>
        <w:widowControl/>
        <w:autoSpaceDE/>
        <w:autoSpaceDN/>
        <w:spacing w:line="480" w:lineRule="auto"/>
        <w:ind w:firstLine="720"/>
        <w:jc w:val="both"/>
        <w:rPr>
          <w:noProof/>
          <w:sz w:val="24"/>
          <w:szCs w:val="24"/>
        </w:rPr>
      </w:pPr>
      <w:r w:rsidRPr="0023087B">
        <w:rPr>
          <w:noProof/>
          <w:sz w:val="24"/>
          <w:szCs w:val="24"/>
        </w:rPr>
        <w:t>Berdasarkan hasil penelitian, dapat disimpulkan bahwa pemberian larutan teh hitam (Camellia sinensis) dengan dosis dan lama perendaman berbeda berpengaruh nyata terhadap seluruh parameter yang diamati. Kombinasi perlakuan 10 g/L selama 4 menit (W4D3) merupakan kondisi paling optimal karena memberikan hasil terbaik pada derajat pembuahan (FR), penetasan (HR), dan kelulushidupan (SR), serta tetap efektif dalam menurunkan daya rekat telur ikan lele lokal.</w:t>
      </w:r>
    </w:p>
    <w:p w:rsidR="000E73D2" w:rsidRPr="0023087B" w:rsidRDefault="00916E9C" w:rsidP="00931368">
      <w:pPr>
        <w:widowControl/>
        <w:autoSpaceDE/>
        <w:autoSpaceDN/>
        <w:jc w:val="both"/>
        <w:rPr>
          <w:b/>
          <w:noProof/>
          <w:sz w:val="24"/>
          <w:szCs w:val="24"/>
        </w:rPr>
      </w:pPr>
      <w:r w:rsidRPr="0023087B">
        <w:rPr>
          <w:b/>
          <w:noProof/>
          <w:sz w:val="24"/>
          <w:szCs w:val="24"/>
        </w:rPr>
        <w:t>UCAPAN TERIMA KASIH</w:t>
      </w:r>
    </w:p>
    <w:p w:rsidR="00916E9C" w:rsidRPr="0023087B" w:rsidRDefault="00916E9C" w:rsidP="00931368">
      <w:pPr>
        <w:widowControl/>
        <w:autoSpaceDE/>
        <w:autoSpaceDN/>
        <w:spacing w:before="240" w:line="480" w:lineRule="auto"/>
        <w:jc w:val="both"/>
        <w:rPr>
          <w:noProof/>
          <w:sz w:val="24"/>
          <w:szCs w:val="24"/>
        </w:rPr>
      </w:pPr>
      <w:r w:rsidRPr="0023087B">
        <w:rPr>
          <w:b/>
          <w:noProof/>
          <w:sz w:val="24"/>
          <w:szCs w:val="24"/>
        </w:rPr>
        <w:tab/>
      </w:r>
      <w:r w:rsidRPr="0023087B">
        <w:rPr>
          <w:noProof/>
          <w:sz w:val="24"/>
          <w:szCs w:val="24"/>
        </w:rPr>
        <w:t xml:space="preserve">Penulis mengucapkan terima kasih kepada semua pihak yang telah memberikan bantuan, dukungan, dan fasilitas selama pelaksanaan penelitian ini, khususnya kepada kepala Laboratorium Pembenihan dan Pemuliaan Ikan, Fakultas Perikanan dan Kelautan, Universitas Riau bapak </w:t>
      </w:r>
      <w:r w:rsidR="0034608A" w:rsidRPr="0023087B">
        <w:rPr>
          <w:noProof/>
          <w:sz w:val="24"/>
          <w:szCs w:val="24"/>
        </w:rPr>
        <w:t>Sukendi</w:t>
      </w:r>
      <w:r w:rsidRPr="0023087B">
        <w:rPr>
          <w:noProof/>
          <w:sz w:val="24"/>
          <w:szCs w:val="24"/>
        </w:rPr>
        <w:t xml:space="preserve">,  yang telah memberikan izin peminjaman alat dan juga bahan yang dibutuhkan pada saat penelitian. </w:t>
      </w:r>
    </w:p>
    <w:p w:rsidR="004669A4" w:rsidRPr="0023087B" w:rsidRDefault="00134A8E" w:rsidP="00931368">
      <w:pPr>
        <w:widowControl/>
        <w:autoSpaceDE/>
        <w:autoSpaceDN/>
        <w:jc w:val="both"/>
        <w:rPr>
          <w:b/>
          <w:noProof/>
          <w:sz w:val="24"/>
          <w:szCs w:val="24"/>
        </w:rPr>
      </w:pPr>
      <w:r>
        <w:rPr>
          <w:b/>
          <w:noProof/>
          <w:sz w:val="24"/>
          <w:szCs w:val="24"/>
        </w:rPr>
        <w:t>PEMBIAYAAN PENELITIAN</w:t>
      </w:r>
    </w:p>
    <w:p w:rsidR="004669A4" w:rsidRPr="0023087B" w:rsidRDefault="004669A4" w:rsidP="00931368">
      <w:pPr>
        <w:widowControl/>
        <w:autoSpaceDE/>
        <w:autoSpaceDN/>
        <w:spacing w:before="240" w:line="480" w:lineRule="auto"/>
        <w:jc w:val="both"/>
        <w:rPr>
          <w:noProof/>
          <w:sz w:val="24"/>
          <w:szCs w:val="24"/>
        </w:rPr>
      </w:pPr>
      <w:r w:rsidRPr="0023087B">
        <w:rPr>
          <w:b/>
          <w:noProof/>
          <w:sz w:val="24"/>
          <w:szCs w:val="24"/>
        </w:rPr>
        <w:tab/>
      </w:r>
      <w:r w:rsidRPr="0023087B">
        <w:rPr>
          <w:noProof/>
          <w:sz w:val="24"/>
          <w:szCs w:val="24"/>
        </w:rPr>
        <w:t>Penelitian ini dilakukan dengan menggunakan dana pribadi penulis. Tidak ada dukungan pendanaan eksternal yang diterima untuk penelitian, analisis data, atau penyusunan naskah ini.</w:t>
      </w:r>
    </w:p>
    <w:p w:rsidR="004669A4" w:rsidRPr="0023087B" w:rsidRDefault="009A13EA" w:rsidP="00A41F19">
      <w:pPr>
        <w:widowControl/>
        <w:autoSpaceDE/>
        <w:autoSpaceDN/>
        <w:spacing w:after="240"/>
        <w:jc w:val="both"/>
        <w:rPr>
          <w:b/>
          <w:noProof/>
          <w:sz w:val="24"/>
          <w:szCs w:val="24"/>
        </w:rPr>
      </w:pPr>
      <w:r w:rsidRPr="0023087B">
        <w:rPr>
          <w:b/>
          <w:noProof/>
          <w:sz w:val="24"/>
          <w:szCs w:val="24"/>
        </w:rPr>
        <w:t>KONTRIBUSI PENULIS</w:t>
      </w:r>
    </w:p>
    <w:p w:rsidR="00A41F19" w:rsidRPr="00A41F19" w:rsidRDefault="004669A4" w:rsidP="00A41F19">
      <w:pPr>
        <w:widowControl/>
        <w:autoSpaceDE/>
        <w:autoSpaceDN/>
        <w:spacing w:line="480" w:lineRule="auto"/>
        <w:jc w:val="both"/>
        <w:rPr>
          <w:noProof/>
          <w:sz w:val="24"/>
          <w:szCs w:val="24"/>
        </w:rPr>
      </w:pPr>
      <w:r w:rsidRPr="0023087B">
        <w:rPr>
          <w:b/>
          <w:noProof/>
          <w:sz w:val="24"/>
          <w:szCs w:val="24"/>
        </w:rPr>
        <w:tab/>
      </w:r>
      <w:r w:rsidR="00A41F19" w:rsidRPr="00A41F19">
        <w:rPr>
          <w:noProof/>
          <w:sz w:val="24"/>
          <w:szCs w:val="24"/>
        </w:rPr>
        <w:t>Seluruh penulis berkontribusi secara substansial dalam seluruh atau sebagian karya penelitian yang dijelaskan dalam naskah ini. Kontribusi masing-masing penulis dijabarkan berdasarkan CRediT (Contributor Roles Taxonomy) (https://credit.niso.org/) sebagai berikut:</w:t>
      </w:r>
    </w:p>
    <w:p w:rsidR="00A41F19" w:rsidRPr="00A41F19" w:rsidRDefault="00A41F19" w:rsidP="00A41F19">
      <w:pPr>
        <w:widowControl/>
        <w:autoSpaceDE/>
        <w:autoSpaceDN/>
        <w:spacing w:line="480" w:lineRule="auto"/>
        <w:jc w:val="both"/>
        <w:rPr>
          <w:noProof/>
          <w:sz w:val="24"/>
          <w:szCs w:val="24"/>
        </w:rPr>
      </w:pPr>
      <w:r w:rsidRPr="00A41F19">
        <w:rPr>
          <w:noProof/>
          <w:sz w:val="24"/>
          <w:szCs w:val="24"/>
        </w:rPr>
        <w:t>- Minal Kaumizzolimin: Conceptualization; Methodology; Investigation; Data curation; Formal analysis; Writing – original draft; Visualization.</w:t>
      </w:r>
    </w:p>
    <w:p w:rsidR="00A41F19" w:rsidRPr="00A41F19" w:rsidRDefault="00A41F19" w:rsidP="00A41F19">
      <w:pPr>
        <w:widowControl/>
        <w:autoSpaceDE/>
        <w:autoSpaceDN/>
        <w:spacing w:line="480" w:lineRule="auto"/>
        <w:jc w:val="both"/>
        <w:rPr>
          <w:noProof/>
          <w:sz w:val="24"/>
          <w:szCs w:val="24"/>
        </w:rPr>
      </w:pPr>
      <w:r w:rsidRPr="00A41F19">
        <w:rPr>
          <w:noProof/>
          <w:sz w:val="24"/>
          <w:szCs w:val="24"/>
        </w:rPr>
        <w:t>- Nuraini: Supervision; Validation; Methodology; Writing – review &amp; editing.</w:t>
      </w:r>
    </w:p>
    <w:p w:rsidR="00A41F19" w:rsidRPr="00A41F19" w:rsidRDefault="00A41F19" w:rsidP="00A41F19">
      <w:pPr>
        <w:widowControl/>
        <w:autoSpaceDE/>
        <w:autoSpaceDN/>
        <w:spacing w:line="480" w:lineRule="auto"/>
        <w:jc w:val="both"/>
        <w:rPr>
          <w:noProof/>
          <w:sz w:val="24"/>
          <w:szCs w:val="24"/>
        </w:rPr>
      </w:pPr>
      <w:r w:rsidRPr="00A41F19">
        <w:rPr>
          <w:noProof/>
          <w:sz w:val="24"/>
          <w:szCs w:val="24"/>
        </w:rPr>
        <w:t>- Sukendi: Supervision; Validation; Writing – review &amp; editing.</w:t>
      </w:r>
    </w:p>
    <w:p w:rsidR="00931368" w:rsidRPr="00A41F19" w:rsidRDefault="00A41F19" w:rsidP="00A41F19">
      <w:pPr>
        <w:widowControl/>
        <w:autoSpaceDE/>
        <w:autoSpaceDN/>
        <w:spacing w:line="480" w:lineRule="auto"/>
        <w:jc w:val="both"/>
        <w:rPr>
          <w:noProof/>
          <w:sz w:val="24"/>
          <w:szCs w:val="24"/>
        </w:rPr>
      </w:pPr>
      <w:bookmarkStart w:id="0" w:name="_GoBack"/>
      <w:bookmarkEnd w:id="0"/>
      <w:r w:rsidRPr="00A41F19">
        <w:rPr>
          <w:noProof/>
          <w:sz w:val="24"/>
          <w:szCs w:val="24"/>
        </w:rPr>
        <w:t>Seluruh penulis telah membaca dan menyetujui versi akhir manuskrip ini sebelum diserahkan untuk publikasi serta bertanggung jawab atas seluruh isi karya ilmiah ini.</w:t>
      </w:r>
    </w:p>
    <w:p w:rsidR="009A13EA" w:rsidRPr="0023087B" w:rsidRDefault="009A13EA" w:rsidP="00931368">
      <w:pPr>
        <w:widowControl/>
        <w:autoSpaceDE/>
        <w:autoSpaceDN/>
        <w:jc w:val="both"/>
        <w:rPr>
          <w:b/>
          <w:noProof/>
          <w:sz w:val="24"/>
          <w:szCs w:val="24"/>
        </w:rPr>
      </w:pPr>
      <w:r w:rsidRPr="0023087B">
        <w:rPr>
          <w:b/>
          <w:noProof/>
          <w:sz w:val="24"/>
          <w:szCs w:val="24"/>
        </w:rPr>
        <w:t>PERNYATAAN KONFLIK KE</w:t>
      </w:r>
      <w:r w:rsidR="00384A1F" w:rsidRPr="0023087B">
        <w:rPr>
          <w:b/>
          <w:noProof/>
          <w:sz w:val="24"/>
          <w:szCs w:val="24"/>
        </w:rPr>
        <w:t xml:space="preserve">PENTINGAN DAN PENGGUNAAN USE OF </w:t>
      </w:r>
      <w:r w:rsidRPr="0023087B">
        <w:rPr>
          <w:b/>
          <w:noProof/>
          <w:sz w:val="24"/>
          <w:szCs w:val="24"/>
        </w:rPr>
        <w:t>GENERATIVE AI</w:t>
      </w:r>
    </w:p>
    <w:p w:rsidR="0034608A" w:rsidRPr="0023087B" w:rsidRDefault="0034608A" w:rsidP="00931368">
      <w:pPr>
        <w:widowControl/>
        <w:autoSpaceDE/>
        <w:autoSpaceDN/>
        <w:spacing w:before="240" w:line="480" w:lineRule="auto"/>
        <w:ind w:firstLine="720"/>
        <w:jc w:val="both"/>
        <w:rPr>
          <w:noProof/>
          <w:sz w:val="24"/>
          <w:szCs w:val="24"/>
        </w:rPr>
      </w:pPr>
      <w:r w:rsidRPr="0023087B">
        <w:rPr>
          <w:noProof/>
          <w:sz w:val="24"/>
          <w:szCs w:val="24"/>
        </w:rPr>
        <w:t>Penulis menyatakan bahwa tidak terdapat konflik kepentingan, baik keuangan maupun pribadi, yang dapat memengaruhi hasil penelitian atau isi naskah ini.</w:t>
      </w:r>
      <w:r w:rsidR="00931368">
        <w:rPr>
          <w:noProof/>
          <w:sz w:val="24"/>
          <w:szCs w:val="24"/>
        </w:rPr>
        <w:t xml:space="preserve"> </w:t>
      </w:r>
      <w:r w:rsidR="009D0878" w:rsidRPr="0023087B">
        <w:rPr>
          <w:noProof/>
          <w:sz w:val="24"/>
          <w:szCs w:val="24"/>
        </w:rPr>
        <w:t>Alat kecerdasan buatan generatif (seperti Chat GPT, perplexity) digunakan untuk membantu dalam penyusunan struktur kalimat, tata bahasa, dan peningkatan kejelasan penulisan naskah ini. Seluruh konten yang dihasilkan oleh AI telah diperiksa, disunting, dan disetujui oleh penulis untuk memastikan keakuratan serta integritas ilmiah.</w:t>
      </w:r>
    </w:p>
    <w:p w:rsidR="000D00BB" w:rsidRPr="0023087B" w:rsidRDefault="000D00BB" w:rsidP="009D0878">
      <w:pPr>
        <w:widowControl/>
        <w:autoSpaceDE/>
        <w:autoSpaceDN/>
        <w:spacing w:before="240" w:after="240"/>
        <w:jc w:val="both"/>
        <w:rPr>
          <w:b/>
          <w:sz w:val="24"/>
          <w:szCs w:val="24"/>
        </w:rPr>
      </w:pPr>
      <w:r w:rsidRPr="0023087B">
        <w:rPr>
          <w:b/>
          <w:sz w:val="24"/>
          <w:szCs w:val="24"/>
        </w:rPr>
        <w:t>DAFTAR PUSTAKA</w:t>
      </w:r>
    </w:p>
    <w:p w:rsidR="000D00BB" w:rsidRPr="0023087B" w:rsidRDefault="000D00BB" w:rsidP="00B91B51">
      <w:pPr>
        <w:ind w:left="709" w:hanging="709"/>
        <w:jc w:val="both"/>
        <w:rPr>
          <w:sz w:val="24"/>
          <w:szCs w:val="24"/>
        </w:rPr>
      </w:pPr>
      <w:r w:rsidRPr="0023087B">
        <w:rPr>
          <w:sz w:val="24"/>
          <w:szCs w:val="24"/>
        </w:rPr>
        <w:t xml:space="preserve">Alhazza, A., Ghanem, S. A.,  dan Aljabr, A. M. (2003). Pengaruh pencampuran larutan teh terhadap pembuahan telur ikan: Implikasi pada penetrasi sperma. </w:t>
      </w:r>
      <w:r w:rsidRPr="0023087B">
        <w:rPr>
          <w:rStyle w:val="Emphasis"/>
          <w:rFonts w:eastAsiaTheme="majorEastAsia"/>
          <w:sz w:val="24"/>
          <w:szCs w:val="24"/>
        </w:rPr>
        <w:t>Jurnal Akuakultur, 15</w:t>
      </w:r>
      <w:r w:rsidRPr="0023087B">
        <w:rPr>
          <w:sz w:val="24"/>
          <w:szCs w:val="24"/>
        </w:rPr>
        <w:t>(2), 123-130.</w:t>
      </w:r>
    </w:p>
    <w:p w:rsidR="000D00BB" w:rsidRPr="0023087B" w:rsidRDefault="000D00BB" w:rsidP="00B91B51">
      <w:pPr>
        <w:ind w:left="709" w:hanging="709"/>
        <w:jc w:val="both"/>
        <w:rPr>
          <w:sz w:val="24"/>
          <w:szCs w:val="24"/>
        </w:rPr>
      </w:pPr>
      <w:r w:rsidRPr="0023087B">
        <w:rPr>
          <w:sz w:val="24"/>
          <w:szCs w:val="24"/>
        </w:rPr>
        <w:t xml:space="preserve">Al-Kautsar M.R. (2013). Penggunaan larutan teh sebagai penurun daya rekat telur ikan komet </w:t>
      </w:r>
      <w:r w:rsidRPr="0023087B">
        <w:rPr>
          <w:i/>
          <w:sz w:val="24"/>
          <w:szCs w:val="24"/>
        </w:rPr>
        <w:t xml:space="preserve">Skripsi </w:t>
      </w:r>
      <w:r w:rsidRPr="0023087B">
        <w:rPr>
          <w:sz w:val="24"/>
          <w:szCs w:val="24"/>
        </w:rPr>
        <w:t>Universitas Padjajran Bandung.</w:t>
      </w:r>
    </w:p>
    <w:p w:rsidR="000D00BB" w:rsidRPr="0023087B" w:rsidRDefault="000D00BB" w:rsidP="002A6E9F">
      <w:pPr>
        <w:adjustRightInd w:val="0"/>
        <w:ind w:left="709" w:hanging="709"/>
        <w:jc w:val="both"/>
        <w:rPr>
          <w:noProof/>
          <w:sz w:val="24"/>
          <w:szCs w:val="24"/>
        </w:rPr>
      </w:pPr>
      <w:r w:rsidRPr="0023087B">
        <w:rPr>
          <w:sz w:val="24"/>
          <w:szCs w:val="24"/>
        </w:rPr>
        <w:t>Azrianto, S. (2012). Pengaruh pemberian substrat yang berbeda terhadap daya tetas telur ikan lele sangkuriang (</w:t>
      </w:r>
      <w:r w:rsidRPr="0023087B">
        <w:rPr>
          <w:i/>
          <w:iCs/>
          <w:sz w:val="24"/>
          <w:szCs w:val="24"/>
        </w:rPr>
        <w:t>Clarias gariepinus</w:t>
      </w:r>
      <w:r w:rsidRPr="0023087B">
        <w:rPr>
          <w:sz w:val="24"/>
          <w:szCs w:val="24"/>
        </w:rPr>
        <w:t xml:space="preserve"> Cv Sangkuriang). </w:t>
      </w:r>
      <w:r w:rsidRPr="0023087B">
        <w:rPr>
          <w:i/>
          <w:iCs/>
          <w:sz w:val="24"/>
          <w:szCs w:val="24"/>
        </w:rPr>
        <w:t>Skripsi</w:t>
      </w:r>
      <w:r w:rsidRPr="0023087B">
        <w:rPr>
          <w:sz w:val="24"/>
          <w:szCs w:val="24"/>
        </w:rPr>
        <w:t>, Jurusan Budidaya Perairan, Fakultas Pertanian, Universitas Batanghari Jambi, 49 hlm.</w:t>
      </w:r>
    </w:p>
    <w:p w:rsidR="000D00BB" w:rsidRPr="0023087B" w:rsidRDefault="000D00BB" w:rsidP="002A6E9F">
      <w:pPr>
        <w:adjustRightInd w:val="0"/>
        <w:ind w:left="709" w:hanging="709"/>
        <w:jc w:val="both"/>
        <w:rPr>
          <w:sz w:val="24"/>
          <w:szCs w:val="24"/>
        </w:rPr>
      </w:pPr>
      <w:r w:rsidRPr="0023087B">
        <w:rPr>
          <w:sz w:val="24"/>
          <w:szCs w:val="24"/>
        </w:rPr>
        <w:t>Azrita, Y., Marlina, E., dan Sari, N. (2016). Pengaruh perendaman telur ikan nilem (</w:t>
      </w:r>
      <w:r w:rsidRPr="0023087B">
        <w:rPr>
          <w:i/>
          <w:iCs/>
          <w:sz w:val="24"/>
          <w:szCs w:val="24"/>
        </w:rPr>
        <w:t>Osteochilus vittatus</w:t>
      </w:r>
      <w:r w:rsidRPr="0023087B">
        <w:rPr>
          <w:sz w:val="24"/>
          <w:szCs w:val="24"/>
        </w:rPr>
        <w:t xml:space="preserve">) dalam larutan tanin terhadap daya tetas dan kelangsungan hidup larva. </w:t>
      </w:r>
      <w:r w:rsidRPr="0023087B">
        <w:rPr>
          <w:i/>
          <w:iCs/>
          <w:sz w:val="24"/>
          <w:szCs w:val="24"/>
        </w:rPr>
        <w:t>Jurnal Akuakultur Rawa Indonesia</w:t>
      </w:r>
      <w:r w:rsidRPr="0023087B">
        <w:rPr>
          <w:sz w:val="24"/>
          <w:szCs w:val="24"/>
        </w:rPr>
        <w:t>, 4(1), 25–33.</w:t>
      </w:r>
    </w:p>
    <w:p w:rsidR="000D00BB" w:rsidRPr="0023087B" w:rsidRDefault="000D00BB" w:rsidP="009742D7">
      <w:pPr>
        <w:ind w:left="720" w:hanging="720"/>
        <w:jc w:val="both"/>
        <w:rPr>
          <w:sz w:val="24"/>
          <w:szCs w:val="24"/>
        </w:rPr>
      </w:pPr>
      <w:r w:rsidRPr="0023087B">
        <w:rPr>
          <w:sz w:val="24"/>
          <w:szCs w:val="24"/>
        </w:rPr>
        <w:t>Baharudin, A., Syakirin, M.B., dan Mardiana, T.Y. (2016). Pengaruh Perendaman Larutan Teh terhadap Daya Tetas Telur Ikan Lele Sangkuriang (</w:t>
      </w:r>
      <w:r w:rsidRPr="0023087B">
        <w:rPr>
          <w:i/>
          <w:sz w:val="24"/>
          <w:szCs w:val="24"/>
        </w:rPr>
        <w:t>Clarias gariepinus</w:t>
      </w:r>
      <w:r w:rsidRPr="0023087B">
        <w:rPr>
          <w:sz w:val="24"/>
          <w:szCs w:val="24"/>
        </w:rPr>
        <w:t xml:space="preserve">). Pena Akuatika: </w:t>
      </w:r>
      <w:r w:rsidRPr="0023087B">
        <w:rPr>
          <w:i/>
          <w:sz w:val="24"/>
          <w:szCs w:val="24"/>
        </w:rPr>
        <w:t>Jurnal Ilmiah</w:t>
      </w:r>
      <w:r w:rsidRPr="0023087B">
        <w:rPr>
          <w:sz w:val="24"/>
          <w:szCs w:val="24"/>
        </w:rPr>
        <w:t xml:space="preserve"> Perikanan dan Kelautan, 14(1).</w:t>
      </w:r>
    </w:p>
    <w:p w:rsidR="000D00BB" w:rsidRPr="0023087B" w:rsidRDefault="000D00BB" w:rsidP="006E69FC">
      <w:pPr>
        <w:ind w:left="720" w:hanging="720"/>
        <w:jc w:val="both"/>
        <w:rPr>
          <w:sz w:val="24"/>
          <w:szCs w:val="24"/>
        </w:rPr>
      </w:pPr>
      <w:r w:rsidRPr="0023087B">
        <w:rPr>
          <w:rStyle w:val="Strong"/>
          <w:rFonts w:eastAsiaTheme="majorEastAsia"/>
          <w:b w:val="0"/>
          <w:sz w:val="24"/>
          <w:szCs w:val="24"/>
        </w:rPr>
        <w:t>Brahmantya, S., dan Pramudito, T.</w:t>
      </w:r>
      <w:r w:rsidRPr="0023087B">
        <w:rPr>
          <w:sz w:val="24"/>
          <w:szCs w:val="24"/>
        </w:rPr>
        <w:t xml:space="preserve"> (2017). </w:t>
      </w:r>
      <w:r w:rsidRPr="0023087B">
        <w:rPr>
          <w:rStyle w:val="Emphasis"/>
          <w:rFonts w:eastAsiaTheme="majorEastAsia"/>
          <w:i w:val="0"/>
          <w:sz w:val="24"/>
          <w:szCs w:val="24"/>
        </w:rPr>
        <w:t>Pengaruh Waktu Pengamatan terhadap Derajat Pembuahan Telur Ikan Lele</w:t>
      </w:r>
      <w:r w:rsidRPr="0023087B">
        <w:rPr>
          <w:rStyle w:val="Emphasis"/>
          <w:rFonts w:eastAsiaTheme="majorEastAsia"/>
          <w:sz w:val="24"/>
          <w:szCs w:val="24"/>
        </w:rPr>
        <w:t xml:space="preserve"> (Clarias gariepinus)</w:t>
      </w:r>
      <w:r w:rsidRPr="0023087B">
        <w:rPr>
          <w:sz w:val="24"/>
          <w:szCs w:val="24"/>
        </w:rPr>
        <w:t xml:space="preserve">. </w:t>
      </w:r>
      <w:r w:rsidRPr="0023087B">
        <w:rPr>
          <w:rStyle w:val="Emphasis"/>
          <w:rFonts w:eastAsiaTheme="majorEastAsia"/>
          <w:sz w:val="24"/>
          <w:szCs w:val="24"/>
        </w:rPr>
        <w:t>Jurnal Akuakultur Indonesia</w:t>
      </w:r>
      <w:r w:rsidRPr="0023087B">
        <w:rPr>
          <w:sz w:val="24"/>
          <w:szCs w:val="24"/>
        </w:rPr>
        <w:t>, 15(2), 45-52.</w:t>
      </w:r>
    </w:p>
    <w:p w:rsidR="000D00BB" w:rsidRPr="0023087B" w:rsidRDefault="000D00BB" w:rsidP="00B91B51">
      <w:pPr>
        <w:adjustRightInd w:val="0"/>
        <w:ind w:left="720" w:hanging="720"/>
        <w:jc w:val="both"/>
        <w:rPr>
          <w:noProof/>
          <w:sz w:val="24"/>
          <w:szCs w:val="24"/>
        </w:rPr>
      </w:pPr>
      <w:r w:rsidRPr="0023087B">
        <w:rPr>
          <w:sz w:val="24"/>
          <w:szCs w:val="24"/>
        </w:rPr>
        <w:t xml:space="preserve">Fitriana., Farida., dan Tuti. P. (2021). Efektifitas Penggunaan Larutan Nanas </w:t>
      </w:r>
      <w:r w:rsidRPr="0023087B">
        <w:rPr>
          <w:i/>
          <w:sz w:val="24"/>
          <w:szCs w:val="24"/>
        </w:rPr>
        <w:t xml:space="preserve">(Ananas Comosus Linn) </w:t>
      </w:r>
      <w:r w:rsidRPr="0023087B">
        <w:rPr>
          <w:sz w:val="24"/>
          <w:szCs w:val="24"/>
        </w:rPr>
        <w:t xml:space="preserve">Terhadap Tingkat Penetasan Telur dan Kelulusan Hidup Larva Ikan Mas Koi </w:t>
      </w:r>
      <w:r w:rsidRPr="0023087B">
        <w:rPr>
          <w:i/>
          <w:sz w:val="24"/>
          <w:szCs w:val="24"/>
        </w:rPr>
        <w:t>(Cyprinus Carpio ).Jurnal Borneo Akuatika 3(2), 54-63.</w:t>
      </w:r>
    </w:p>
    <w:p w:rsidR="000D00BB" w:rsidRPr="0023087B" w:rsidRDefault="000D00BB" w:rsidP="00B91B51">
      <w:pPr>
        <w:ind w:left="720" w:hanging="720"/>
        <w:jc w:val="both"/>
        <w:rPr>
          <w:sz w:val="24"/>
          <w:szCs w:val="24"/>
        </w:rPr>
      </w:pPr>
      <w:r w:rsidRPr="0023087B">
        <w:rPr>
          <w:sz w:val="24"/>
          <w:szCs w:val="24"/>
        </w:rPr>
        <w:t>Hasan, U., Siswoyo, B. H., dan Manullang, H. M. (2020). Pengembangan Usaha Pembenihan Ikan Lele Dumbo (Clarias gariepinus) di Desa Bulu Cina Hamparan Perak Kabupaten Deli Serdang Sumatera Utara. RESWARA: Jurnal Pengabdian Kepada Masyarakat, 1(1), 19-23.</w:t>
      </w:r>
    </w:p>
    <w:p w:rsidR="000D00BB" w:rsidRPr="0023087B" w:rsidRDefault="000D00BB" w:rsidP="006E69FC">
      <w:pPr>
        <w:ind w:left="720" w:hanging="720"/>
        <w:jc w:val="both"/>
        <w:rPr>
          <w:sz w:val="24"/>
          <w:szCs w:val="24"/>
        </w:rPr>
      </w:pPr>
      <w:r w:rsidRPr="0023087B">
        <w:rPr>
          <w:sz w:val="24"/>
          <w:szCs w:val="24"/>
        </w:rPr>
        <w:fldChar w:fldCharType="begin" w:fldLock="1"/>
      </w:r>
      <w:r w:rsidRPr="0023087B">
        <w:rPr>
          <w:sz w:val="24"/>
          <w:szCs w:val="24"/>
        </w:rPr>
        <w:instrText>ADDIN CSL_CITATION {"citationItems":[{"id":"ITEM-1","itemData":{"DOI":"10.26858/jptp.v6i1.11376","ISSN":"2476-8995","abstract":"Tujuan dari penelitian ini adalah untuk mengetahui pengaruh perendaman telur dalam larutan daun ketapang (Terminalia cattapa L) terhadap daya tetas telur ikan mas. Penelitian ini merupakan penelitian eksperiment kuantitatif dengan menggunakan rancangan acak lengkap (RAL) terdiri dari tiga perlakuan. Perlakuan A dengan larutan (1 g/L), perlakuan B (15 g/L), perlakuan C (2 g/L) dan sebagai kontrol tanpa pemberian larutan (Perlakuan K). Percobaan ini dilakukan tiga kali perlakuan sampai didapatkan 12 unit percobaan. Data telah dianalisis menggunakan analisis sidik ragam. Hasil dari penelitian diketahui perlakuan C dengan dosis perendaman larutan daun ketapang 2 g/L yaitu sebesar 94%. Tingginya daya tetas telur ini disebabkan karena adanya kandungan tanin yang terdapat dalam larutan daun ketapang (Terminalia cattapa L) yang memberikan perlindungan bagi telur-telur pada saat perendaman.","author":[{"dropping-particle":"","family":"Saenal","given":"Saenal","non-dropping-particle":"","parse-names":false,"suffix":""},{"dropping-particle":"","family":"Yanto","given":"Subari","non-dropping-particle":"","parse-names":false,"suffix":""},{"dropping-particle":"","family":"Amirah","given":"Amirah","non-dropping-particle":"","parse-names":false,"suffix":""}],"container-title":"Jurnal Pendidikan Teknologi Pertanian","id":"ITEM-1","issue":"1","issued":{"date-parts":[["2020"]]},"page":"125","title":"Perendaman Telur dalam Larutan Daun Ketapang (Terminalia Cattapa L ) Terhadap Daya Tetas Telur Ikan Mas (Cyprinus carpio L)","type":"article-journal","volume":"6"},"uris":["http://www.mendeley.com/documents/?uuid=ebca2b3a-d73d-4233-90d2-5751910dc36c"]}],"mendeley":{"formattedCitation":"(Saenal et al., 2020)","manualFormatting":"Saenal et al. (2020)","plainTextFormattedCitation":"(Saenal et al., 2020)","previouslyFormattedCitation":"(Saenal et al., 2020)"},"properties":{"noteIndex":0},"schema":"https://github.com/citation-style-language/schema/raw/master/csl-citation.json"}</w:instrText>
      </w:r>
      <w:r w:rsidRPr="0023087B">
        <w:rPr>
          <w:sz w:val="24"/>
          <w:szCs w:val="24"/>
        </w:rPr>
        <w:fldChar w:fldCharType="separate"/>
      </w:r>
      <w:r w:rsidRPr="0023087B">
        <w:rPr>
          <w:sz w:val="24"/>
          <w:szCs w:val="24"/>
          <w:shd w:val="clear" w:color="auto" w:fill="FFFFFF"/>
        </w:rPr>
        <w:t>Hasyim, A.</w:t>
      </w:r>
      <w:r w:rsidRPr="0023087B">
        <w:rPr>
          <w:noProof/>
          <w:sz w:val="24"/>
          <w:szCs w:val="24"/>
        </w:rPr>
        <w:t xml:space="preserve"> (2016)</w:t>
      </w:r>
      <w:r w:rsidRPr="0023087B">
        <w:rPr>
          <w:sz w:val="24"/>
          <w:szCs w:val="24"/>
        </w:rPr>
        <w:fldChar w:fldCharType="end"/>
      </w:r>
      <w:r w:rsidRPr="0023087B">
        <w:rPr>
          <w:sz w:val="24"/>
          <w:szCs w:val="24"/>
        </w:rPr>
        <w:t>. Pengaruh Perbedaan Konsentrasi Perendaman Telur Ikan Lele Dumbo (</w:t>
      </w:r>
      <w:r w:rsidRPr="0023087B">
        <w:rPr>
          <w:i/>
          <w:sz w:val="24"/>
          <w:szCs w:val="24"/>
        </w:rPr>
        <w:t>Clarias</w:t>
      </w:r>
      <w:r w:rsidRPr="0023087B">
        <w:rPr>
          <w:sz w:val="24"/>
          <w:szCs w:val="24"/>
        </w:rPr>
        <w:t xml:space="preserve"> sp.) Dalam Larutan Teh Hitam Terhadap Keberhasilan Penetasan.</w:t>
      </w:r>
      <w:r w:rsidRPr="0023087B">
        <w:rPr>
          <w:i/>
          <w:sz w:val="24"/>
          <w:szCs w:val="24"/>
        </w:rPr>
        <w:t xml:space="preserve"> Skripsi </w:t>
      </w:r>
      <w:r w:rsidRPr="0023087B">
        <w:rPr>
          <w:sz w:val="24"/>
          <w:szCs w:val="24"/>
        </w:rPr>
        <w:t>Universitas Brawijaya.</w:t>
      </w:r>
    </w:p>
    <w:p w:rsidR="000D00BB" w:rsidRPr="0023087B" w:rsidRDefault="000D00BB" w:rsidP="006E69FC">
      <w:pPr>
        <w:ind w:left="720" w:hanging="720"/>
        <w:jc w:val="both"/>
        <w:rPr>
          <w:sz w:val="24"/>
          <w:szCs w:val="24"/>
        </w:rPr>
      </w:pPr>
      <w:r w:rsidRPr="0023087B">
        <w:rPr>
          <w:sz w:val="24"/>
          <w:szCs w:val="24"/>
        </w:rPr>
        <w:t xml:space="preserve">Kareem, O. K., Ajani, E. K., Akintunde, M. A., Olanrewaju, A. N., dan Oduntan, O. B. (2017). Effect of Different Fertilization and Egg De-Adhesion Methods on Hatching and Survival of </w:t>
      </w:r>
      <w:r w:rsidRPr="0023087B">
        <w:rPr>
          <w:i/>
          <w:sz w:val="24"/>
          <w:szCs w:val="24"/>
        </w:rPr>
        <w:t>Clarias gariepinus</w:t>
      </w:r>
      <w:r w:rsidRPr="0023087B">
        <w:rPr>
          <w:sz w:val="24"/>
          <w:szCs w:val="24"/>
        </w:rPr>
        <w:t xml:space="preserve"> (Burchell 1822) fry. </w:t>
      </w:r>
      <w:r w:rsidRPr="0023087B">
        <w:rPr>
          <w:i/>
          <w:sz w:val="24"/>
          <w:szCs w:val="24"/>
        </w:rPr>
        <w:t>Journal of Fisheries Sciences</w:t>
      </w:r>
      <w:r w:rsidRPr="0023087B">
        <w:rPr>
          <w:sz w:val="24"/>
          <w:szCs w:val="24"/>
        </w:rPr>
        <w:t xml:space="preserve">. </w:t>
      </w:r>
      <w:r w:rsidRPr="0023087B">
        <w:rPr>
          <w:i/>
          <w:sz w:val="24"/>
          <w:szCs w:val="24"/>
        </w:rPr>
        <w:t>Com</w:t>
      </w:r>
      <w:r w:rsidRPr="0023087B">
        <w:rPr>
          <w:sz w:val="24"/>
          <w:szCs w:val="24"/>
        </w:rPr>
        <w:t>. 11(1): 21-27.</w:t>
      </w:r>
    </w:p>
    <w:p w:rsidR="000D00BB" w:rsidRPr="0023087B" w:rsidRDefault="000D00BB" w:rsidP="00B91B51">
      <w:pPr>
        <w:adjustRightInd w:val="0"/>
        <w:ind w:left="709" w:hanging="709"/>
        <w:jc w:val="both"/>
        <w:rPr>
          <w:sz w:val="24"/>
          <w:szCs w:val="24"/>
        </w:rPr>
      </w:pPr>
      <w:r w:rsidRPr="0023087B">
        <w:rPr>
          <w:sz w:val="24"/>
          <w:szCs w:val="24"/>
        </w:rPr>
        <w:t>Kordi, K. M. G. H. (2015). Faktor-faktor yang mempengaruhi pemijahan ikan lele local (</w:t>
      </w:r>
      <w:r w:rsidRPr="0023087B">
        <w:rPr>
          <w:i/>
          <w:sz w:val="24"/>
          <w:szCs w:val="24"/>
        </w:rPr>
        <w:t>Clarias batrachus</w:t>
      </w:r>
      <w:r w:rsidRPr="0023087B">
        <w:rPr>
          <w:sz w:val="24"/>
          <w:szCs w:val="24"/>
        </w:rPr>
        <w:t xml:space="preserve">). </w:t>
      </w:r>
      <w:r w:rsidRPr="0023087B">
        <w:rPr>
          <w:i/>
          <w:sz w:val="24"/>
          <w:szCs w:val="24"/>
        </w:rPr>
        <w:t>Jurnal Perikanan dan Kelautan</w:t>
      </w:r>
      <w:r w:rsidRPr="0023087B">
        <w:rPr>
          <w:sz w:val="24"/>
          <w:szCs w:val="24"/>
        </w:rPr>
        <w:t>, 6(2), 93-102.</w:t>
      </w:r>
    </w:p>
    <w:p w:rsidR="000D00BB" w:rsidRPr="0023087B" w:rsidRDefault="000D00BB" w:rsidP="00B91B51">
      <w:pPr>
        <w:adjustRightInd w:val="0"/>
        <w:ind w:left="709" w:hanging="709"/>
        <w:jc w:val="both"/>
        <w:rPr>
          <w:sz w:val="24"/>
          <w:szCs w:val="24"/>
        </w:rPr>
      </w:pPr>
      <w:r w:rsidRPr="0023087B">
        <w:rPr>
          <w:noProof/>
          <w:sz w:val="24"/>
          <w:szCs w:val="24"/>
        </w:rPr>
        <w:t xml:space="preserve">Kusuma, P. S. W., Sukarjati, S., dan Wibowo, T. S. (2019). Pemijahan Ikan Lele Dengan Teknik Pemijahan Alam (Natural Spawning) Dan Pemijahan Semi Alami (Induced Spawning). </w:t>
      </w:r>
      <w:r w:rsidRPr="0023087B">
        <w:rPr>
          <w:i/>
          <w:iCs/>
          <w:noProof/>
          <w:sz w:val="24"/>
          <w:szCs w:val="24"/>
        </w:rPr>
        <w:t>Jurnal Abadimas Adi Buana</w:t>
      </w:r>
      <w:r w:rsidRPr="0023087B">
        <w:rPr>
          <w:noProof/>
          <w:sz w:val="24"/>
          <w:szCs w:val="24"/>
        </w:rPr>
        <w:t xml:space="preserve">, </w:t>
      </w:r>
      <w:r w:rsidRPr="0023087B">
        <w:rPr>
          <w:i/>
          <w:iCs/>
          <w:noProof/>
          <w:sz w:val="24"/>
          <w:szCs w:val="24"/>
        </w:rPr>
        <w:t>2</w:t>
      </w:r>
      <w:r w:rsidRPr="0023087B">
        <w:rPr>
          <w:noProof/>
          <w:sz w:val="24"/>
          <w:szCs w:val="24"/>
        </w:rPr>
        <w:t>(2), 59–66.</w:t>
      </w:r>
    </w:p>
    <w:p w:rsidR="000D00BB" w:rsidRPr="0023087B" w:rsidRDefault="000D00BB" w:rsidP="00B91B51">
      <w:pPr>
        <w:ind w:left="709" w:hanging="709"/>
        <w:jc w:val="both"/>
        <w:rPr>
          <w:sz w:val="24"/>
          <w:szCs w:val="24"/>
        </w:rPr>
      </w:pPr>
      <w:r w:rsidRPr="0023087B">
        <w:rPr>
          <w:color w:val="222222"/>
          <w:sz w:val="24"/>
          <w:szCs w:val="24"/>
          <w:shd w:val="clear" w:color="auto" w:fill="FFFFFF"/>
        </w:rPr>
        <w:t>Mulyani, H. S., dan Johan, T. I. (2020). Pengaruh ekstrak daun kersen (</w:t>
      </w:r>
      <w:r w:rsidRPr="0023087B">
        <w:rPr>
          <w:i/>
          <w:color w:val="222222"/>
          <w:sz w:val="24"/>
          <w:szCs w:val="24"/>
          <w:shd w:val="clear" w:color="auto" w:fill="FFFFFF"/>
        </w:rPr>
        <w:t>Muntingia calabura</w:t>
      </w:r>
      <w:r w:rsidRPr="0023087B">
        <w:rPr>
          <w:color w:val="222222"/>
          <w:sz w:val="24"/>
          <w:szCs w:val="24"/>
          <w:shd w:val="clear" w:color="auto" w:fill="FFFFFF"/>
        </w:rPr>
        <w:t>) dengan dosis berbeda terhadap lama inkubasi, daya tetas dan kelulushidupan larva ikan lele dumbo (</w:t>
      </w:r>
      <w:r w:rsidRPr="0023087B">
        <w:rPr>
          <w:i/>
          <w:color w:val="222222"/>
          <w:sz w:val="24"/>
          <w:szCs w:val="24"/>
          <w:shd w:val="clear" w:color="auto" w:fill="FFFFFF"/>
        </w:rPr>
        <w:t>Clarias gariepinus</w:t>
      </w:r>
      <w:r w:rsidRPr="0023087B">
        <w:rPr>
          <w:color w:val="222222"/>
          <w:sz w:val="24"/>
          <w:szCs w:val="24"/>
          <w:shd w:val="clear" w:color="auto" w:fill="FFFFFF"/>
        </w:rPr>
        <w:t>). </w:t>
      </w:r>
      <w:r w:rsidRPr="0023087B">
        <w:rPr>
          <w:i/>
          <w:iCs/>
          <w:color w:val="222222"/>
          <w:sz w:val="24"/>
          <w:szCs w:val="24"/>
          <w:shd w:val="clear" w:color="auto" w:fill="FFFFFF"/>
        </w:rPr>
        <w:t>Dinamika Pertanian</w:t>
      </w:r>
      <w:r w:rsidRPr="0023087B">
        <w:rPr>
          <w:color w:val="222222"/>
          <w:sz w:val="24"/>
          <w:szCs w:val="24"/>
          <w:shd w:val="clear" w:color="auto" w:fill="FFFFFF"/>
        </w:rPr>
        <w:t>, </w:t>
      </w:r>
      <w:r w:rsidRPr="0023087B">
        <w:rPr>
          <w:i/>
          <w:iCs/>
          <w:color w:val="222222"/>
          <w:sz w:val="24"/>
          <w:szCs w:val="24"/>
          <w:shd w:val="clear" w:color="auto" w:fill="FFFFFF"/>
        </w:rPr>
        <w:t>36</w:t>
      </w:r>
      <w:r w:rsidRPr="0023087B">
        <w:rPr>
          <w:color w:val="222222"/>
          <w:sz w:val="24"/>
          <w:szCs w:val="24"/>
          <w:shd w:val="clear" w:color="auto" w:fill="FFFFFF"/>
        </w:rPr>
        <w:t>(1), 99-110.</w:t>
      </w:r>
    </w:p>
    <w:p w:rsidR="000D00BB" w:rsidRPr="0023087B" w:rsidRDefault="000D00BB" w:rsidP="002A6E9F">
      <w:pPr>
        <w:ind w:left="720" w:hanging="720"/>
        <w:jc w:val="both"/>
        <w:rPr>
          <w:sz w:val="24"/>
          <w:szCs w:val="24"/>
        </w:rPr>
      </w:pPr>
      <w:r w:rsidRPr="0023087B">
        <w:rPr>
          <w:color w:val="222222"/>
          <w:sz w:val="24"/>
          <w:szCs w:val="24"/>
          <w:shd w:val="clear" w:color="auto" w:fill="FFFFFF"/>
        </w:rPr>
        <w:t>Nada, Q., dan Rahmadani, T. B. C. (2025). Pemijahan Semi Buatan dengan Teknik Striping Pada Ikan Lele (</w:t>
      </w:r>
      <w:r w:rsidRPr="0023087B">
        <w:rPr>
          <w:i/>
          <w:color w:val="222222"/>
          <w:sz w:val="24"/>
          <w:szCs w:val="24"/>
          <w:shd w:val="clear" w:color="auto" w:fill="FFFFFF"/>
        </w:rPr>
        <w:t>Clarias</w:t>
      </w:r>
      <w:r w:rsidRPr="0023087B">
        <w:rPr>
          <w:color w:val="222222"/>
          <w:sz w:val="24"/>
          <w:szCs w:val="24"/>
          <w:shd w:val="clear" w:color="auto" w:fill="FFFFFF"/>
        </w:rPr>
        <w:t xml:space="preserve"> </w:t>
      </w:r>
      <w:r w:rsidRPr="0023087B">
        <w:rPr>
          <w:i/>
          <w:color w:val="222222"/>
          <w:sz w:val="24"/>
          <w:szCs w:val="24"/>
          <w:shd w:val="clear" w:color="auto" w:fill="FFFFFF"/>
        </w:rPr>
        <w:t>gariepinus</w:t>
      </w:r>
      <w:r w:rsidRPr="0023087B">
        <w:rPr>
          <w:color w:val="222222"/>
          <w:sz w:val="24"/>
          <w:szCs w:val="24"/>
          <w:shd w:val="clear" w:color="auto" w:fill="FFFFFF"/>
        </w:rPr>
        <w:t>).</w:t>
      </w:r>
      <w:r w:rsidRPr="0023087B">
        <w:rPr>
          <w:i/>
          <w:sz w:val="24"/>
          <w:szCs w:val="24"/>
        </w:rPr>
        <w:t xml:space="preserve"> Journal Sains Teknologi dan lingkungan</w:t>
      </w:r>
      <w:r w:rsidRPr="0023087B">
        <w:rPr>
          <w:sz w:val="24"/>
          <w:szCs w:val="24"/>
        </w:rPr>
        <w:t>, 11(2), 343–350.</w:t>
      </w:r>
    </w:p>
    <w:p w:rsidR="000D00BB" w:rsidRPr="0023087B" w:rsidRDefault="000D00BB" w:rsidP="002A6E9F">
      <w:pPr>
        <w:adjustRightInd w:val="0"/>
        <w:ind w:left="720" w:hanging="720"/>
        <w:jc w:val="both"/>
        <w:rPr>
          <w:noProof/>
          <w:sz w:val="24"/>
          <w:szCs w:val="24"/>
        </w:rPr>
      </w:pPr>
      <w:r w:rsidRPr="0023087B">
        <w:rPr>
          <w:sz w:val="24"/>
          <w:szCs w:val="24"/>
        </w:rPr>
        <w:t>Nainggolan, C., Matling, M., dan Yusuf, N. S. (2023). Derajat penetasan telur ikan lele dumbo (</w:t>
      </w:r>
      <w:r w:rsidRPr="0023087B">
        <w:rPr>
          <w:i/>
          <w:iCs/>
          <w:sz w:val="24"/>
          <w:szCs w:val="24"/>
        </w:rPr>
        <w:t>Clarias gariepinus</w:t>
      </w:r>
      <w:r w:rsidRPr="0023087B">
        <w:rPr>
          <w:sz w:val="24"/>
          <w:szCs w:val="24"/>
        </w:rPr>
        <w:t xml:space="preserve">) yang diinkubasi pada media air yang berbeda. </w:t>
      </w:r>
      <w:r w:rsidRPr="0023087B">
        <w:rPr>
          <w:i/>
          <w:iCs/>
          <w:sz w:val="24"/>
          <w:szCs w:val="24"/>
        </w:rPr>
        <w:t>Journal of Tropical Fisheries</w:t>
      </w:r>
      <w:r w:rsidRPr="0023087B">
        <w:rPr>
          <w:sz w:val="24"/>
          <w:szCs w:val="24"/>
        </w:rPr>
        <w:t>, 18(1), 8–16.</w:t>
      </w:r>
    </w:p>
    <w:p w:rsidR="000D00BB" w:rsidRPr="0023087B" w:rsidRDefault="000D00BB" w:rsidP="002A6E9F">
      <w:pPr>
        <w:adjustRightInd w:val="0"/>
        <w:ind w:left="720" w:hanging="720"/>
        <w:jc w:val="both"/>
        <w:rPr>
          <w:noProof/>
          <w:sz w:val="24"/>
          <w:szCs w:val="24"/>
        </w:rPr>
      </w:pPr>
      <w:r w:rsidRPr="0023087B">
        <w:rPr>
          <w:sz w:val="24"/>
          <w:szCs w:val="24"/>
        </w:rPr>
        <w:t>Novizal. (2018). Keberhasilan daya tetas telur ikan patin siam (</w:t>
      </w:r>
      <w:r w:rsidRPr="0023087B">
        <w:rPr>
          <w:i/>
          <w:iCs/>
          <w:sz w:val="24"/>
          <w:szCs w:val="24"/>
        </w:rPr>
        <w:t>Pangasius hypophthalmus</w:t>
      </w:r>
      <w:r w:rsidRPr="0023087B">
        <w:rPr>
          <w:sz w:val="24"/>
          <w:szCs w:val="24"/>
        </w:rPr>
        <w:t>) yang direndam dengan ekstrak daun sirih (</w:t>
      </w:r>
      <w:r w:rsidRPr="0023087B">
        <w:rPr>
          <w:i/>
          <w:iCs/>
          <w:sz w:val="24"/>
          <w:szCs w:val="24"/>
        </w:rPr>
        <w:t>Piper betle</w:t>
      </w:r>
      <w:r w:rsidRPr="0023087B">
        <w:rPr>
          <w:sz w:val="24"/>
          <w:szCs w:val="24"/>
        </w:rPr>
        <w:t xml:space="preserve"> L.). </w:t>
      </w:r>
      <w:r w:rsidRPr="0023087B">
        <w:rPr>
          <w:i/>
          <w:iCs/>
          <w:sz w:val="24"/>
          <w:szCs w:val="24"/>
        </w:rPr>
        <w:t>Skripsi</w:t>
      </w:r>
      <w:r w:rsidRPr="0023087B">
        <w:rPr>
          <w:sz w:val="24"/>
          <w:szCs w:val="24"/>
        </w:rPr>
        <w:t>, Fakultas Pertanian, Universitas Batanghari Jambi, 25 hlm.</w:t>
      </w:r>
    </w:p>
    <w:p w:rsidR="000D00BB" w:rsidRPr="0023087B" w:rsidRDefault="000D00BB" w:rsidP="002A6E9F">
      <w:pPr>
        <w:adjustRightInd w:val="0"/>
        <w:ind w:left="709" w:hanging="709"/>
        <w:jc w:val="both"/>
        <w:rPr>
          <w:rFonts w:eastAsia="Calibri"/>
          <w:sz w:val="24"/>
          <w:szCs w:val="24"/>
        </w:rPr>
      </w:pPr>
      <w:r w:rsidRPr="0023087B">
        <w:rPr>
          <w:rFonts w:eastAsia="Calibri"/>
          <w:sz w:val="24"/>
          <w:szCs w:val="24"/>
        </w:rPr>
        <w:t>Nuraini., Alawi H., Asiah N., dan Aryani N. (2013). Pengaruh sGnRH + Domperidon dengan Dosis yang Berbeda terhadap Pembuahan dan Penetasan Telur Ikan Selais (</w:t>
      </w:r>
      <w:r w:rsidRPr="0023087B">
        <w:rPr>
          <w:rFonts w:eastAsia="Calibri"/>
          <w:i/>
          <w:sz w:val="24"/>
          <w:szCs w:val="24"/>
        </w:rPr>
        <w:t>Ompok rhadinurus</w:t>
      </w:r>
      <w:r w:rsidRPr="0023087B">
        <w:rPr>
          <w:rFonts w:eastAsia="Calibri"/>
          <w:sz w:val="24"/>
          <w:szCs w:val="24"/>
        </w:rPr>
        <w:t xml:space="preserve"> Ng). </w:t>
      </w:r>
      <w:r w:rsidRPr="0023087B">
        <w:rPr>
          <w:rFonts w:eastAsia="Calibri"/>
          <w:i/>
          <w:sz w:val="24"/>
          <w:szCs w:val="24"/>
        </w:rPr>
        <w:t>Berkala Perikanan Terubuk.</w:t>
      </w:r>
      <w:r w:rsidRPr="0023087B">
        <w:rPr>
          <w:rFonts w:eastAsia="Calibri"/>
          <w:sz w:val="24"/>
          <w:szCs w:val="24"/>
        </w:rPr>
        <w:t xml:space="preserve"> 41(2): 1-8.</w:t>
      </w:r>
    </w:p>
    <w:p w:rsidR="009742D7" w:rsidRPr="0023087B" w:rsidRDefault="000D00BB" w:rsidP="009742D7">
      <w:pPr>
        <w:ind w:left="709" w:hanging="709"/>
        <w:jc w:val="both"/>
        <w:rPr>
          <w:sz w:val="24"/>
          <w:szCs w:val="24"/>
        </w:rPr>
      </w:pPr>
      <w:r w:rsidRPr="0023087B">
        <w:rPr>
          <w:sz w:val="24"/>
          <w:szCs w:val="24"/>
        </w:rPr>
        <w:t xml:space="preserve">Pratiwi, F. R.., Prayitno, S. B., dan Nugroho, R. A. (2020). </w:t>
      </w:r>
      <w:r w:rsidRPr="0023087B">
        <w:rPr>
          <w:rStyle w:val="Emphasis"/>
          <w:rFonts w:eastAsiaTheme="majorEastAsia"/>
          <w:i w:val="0"/>
          <w:sz w:val="24"/>
          <w:szCs w:val="24"/>
        </w:rPr>
        <w:t>Pengaruh Lama Perendaman Larutan Teh Hijau</w:t>
      </w:r>
      <w:r w:rsidRPr="0023087B">
        <w:rPr>
          <w:rStyle w:val="Emphasis"/>
          <w:rFonts w:eastAsiaTheme="majorEastAsia"/>
          <w:sz w:val="24"/>
          <w:szCs w:val="24"/>
        </w:rPr>
        <w:t xml:space="preserve"> (Camellia sinensis) </w:t>
      </w:r>
      <w:r w:rsidRPr="0023087B">
        <w:rPr>
          <w:rStyle w:val="Emphasis"/>
          <w:rFonts w:eastAsiaTheme="majorEastAsia"/>
          <w:i w:val="0"/>
          <w:sz w:val="24"/>
          <w:szCs w:val="24"/>
        </w:rPr>
        <w:t>terhadap Derajat Pembuahan dan Perkembangan Embrio Ikan Patin</w:t>
      </w:r>
      <w:r w:rsidRPr="0023087B">
        <w:rPr>
          <w:rStyle w:val="Emphasis"/>
          <w:rFonts w:eastAsiaTheme="majorEastAsia"/>
          <w:sz w:val="24"/>
          <w:szCs w:val="24"/>
        </w:rPr>
        <w:t xml:space="preserve"> (Pangasius pangasius)</w:t>
      </w:r>
      <w:r w:rsidRPr="0023087B">
        <w:rPr>
          <w:sz w:val="24"/>
          <w:szCs w:val="24"/>
        </w:rPr>
        <w:t xml:space="preserve"> </w:t>
      </w:r>
      <w:r w:rsidRPr="0023087B">
        <w:rPr>
          <w:i/>
          <w:sz w:val="24"/>
          <w:szCs w:val="24"/>
        </w:rPr>
        <w:t>Indonesian Journal of Tropical Aquaculture</w:t>
      </w:r>
      <w:r w:rsidRPr="0023087B">
        <w:rPr>
          <w:sz w:val="24"/>
          <w:szCs w:val="24"/>
        </w:rPr>
        <w:t>, 4(2), 171–178.</w:t>
      </w:r>
    </w:p>
    <w:p w:rsidR="000D00BB" w:rsidRPr="0023087B" w:rsidRDefault="000D00BB" w:rsidP="009742D7">
      <w:pPr>
        <w:ind w:left="709" w:hanging="709"/>
        <w:jc w:val="both"/>
        <w:rPr>
          <w:sz w:val="24"/>
          <w:szCs w:val="24"/>
        </w:rPr>
      </w:pPr>
      <w:r w:rsidRPr="0023087B">
        <w:rPr>
          <w:color w:val="222222"/>
          <w:sz w:val="24"/>
          <w:szCs w:val="24"/>
          <w:shd w:val="clear" w:color="auto" w:fill="FFFFFF"/>
        </w:rPr>
        <w:t>Putri, N. R. (2018). Karakterisasi Konsentrasi Tanin pada Teh Hitam dan Teh Hijau Menggunakan Spektrofotometer UV-Vis. </w:t>
      </w:r>
      <w:r w:rsidRPr="0023087B">
        <w:rPr>
          <w:i/>
          <w:iCs/>
          <w:color w:val="222222"/>
          <w:sz w:val="24"/>
          <w:szCs w:val="24"/>
          <w:shd w:val="clear" w:color="auto" w:fill="FFFFFF"/>
        </w:rPr>
        <w:t>Skripsi. Fakultas Matematika dan Ilmu Pengetahuan Alam. Universitas Jember, Kota Jember</w:t>
      </w:r>
      <w:r w:rsidRPr="0023087B">
        <w:rPr>
          <w:color w:val="222222"/>
          <w:sz w:val="24"/>
          <w:szCs w:val="24"/>
          <w:shd w:val="clear" w:color="auto" w:fill="FFFFFF"/>
        </w:rPr>
        <w:t>.</w:t>
      </w:r>
    </w:p>
    <w:p w:rsidR="000D00BB" w:rsidRPr="0023087B" w:rsidRDefault="000D00BB" w:rsidP="002A6E9F">
      <w:pPr>
        <w:ind w:left="709" w:hanging="709"/>
        <w:jc w:val="both"/>
        <w:rPr>
          <w:sz w:val="24"/>
          <w:szCs w:val="24"/>
        </w:rPr>
      </w:pPr>
      <w:r w:rsidRPr="0023087B">
        <w:rPr>
          <w:sz w:val="24"/>
          <w:szCs w:val="24"/>
        </w:rPr>
        <w:fldChar w:fldCharType="begin" w:fldLock="1"/>
      </w:r>
      <w:r w:rsidRPr="0023087B">
        <w:rPr>
          <w:sz w:val="24"/>
          <w:szCs w:val="24"/>
        </w:rPr>
        <w:instrText>ADDIN CSL_CITATION {"citationItems":[{"id":"ITEM-1","itemData":{"DOI":"10.14710/sat.v6i2.14441","abstract":"Ikan tawes memiliki daya tetas telur yang rendah yaitu hanya mampu menghasilkan 22% dari 10.000 butir telur. Salah satu fase yang menentukan keberhasilan budidaya ikan tawes adalah proses penetasan telur. Kendala yang dihadapi dalam pembenihan ikan tawes diantaranya yaitu serangan jamur Saprolegnia sp. saat fase penetasan pada telur ikan. Pencegahan yang dapat dilakukan terhadap serangan jamur pada telur ikan yaitu dengan menambahkan bahan alami yang mengandung anti jamur. Perendaman telur ikan tawes dalam larutan daun ketapang (Terminalia cattapa) dapat mencegah timbulnya jamur pada telur ikan tawes, sehingga daya tetas telur ikan tawes meningkat. Perlu dilakukan penelitian untuk memperoleh banyaknya larutan daun ketapang yang tepat pada penetasan telur ikan tawes. Penelitian ini bertujuan untuk mengetahui larutan daun ketapang yang terbaik untuk daya tetas telur ikan tawes.Penelitian dilakukan dengan menggunakan metode Rancangan Acak Lengkap (RAL) dengan 4 perlakuan dan 3 kali ulangan. Perlakuan A menggunakan larutan daun ketapang 0 ml/l, perlakuan B 1,0 ml/l, perlakuan C 1,5 ml/l, dan perlakuan D 2,0 ml/l. Bahan yang digunakan adalah 50 butir telur pada masing-masing perlakuan. Data yang diambil yaitu hatching rate, survival rate, perkembangan telur ikan tawes, dan kualitas air. Hatching rate terbaik pada perlakuan D sebesar 71,33±2,49%, diikuti perlakuan C sebesar 64,67±7,57%, perlakuan B sebesar 58,67±8,08%, dan perlakuan A sebesar 52,00±6,00%. Survival rate terbaik pada perlakuan D sebesar 59,74±3,27%, diikuti dengan perlakuan C sebesar 56,48±3,26%, perlakuan B sebesar 47,39±3,81%, dan perlakuan A sebesar 46,10±3,44%. Kualitas air masih pada kisaran layak untuk penetasan ikan tawes. Kata kunci: ikan tawes, hatching rate, daun ketapang","author":[{"dropping-particle":"","family":"Triwardani","given":"Alfianti","non-dropping-particle":"","parse-names":false,"suffix":""},{"dropping-particle":"","family":"Basuki","given":"Fajar","non-dropping-particle":"","parse-names":false,"suffix":""},{"dropping-particle":"","family":"Hastuti","given":"Sri","non-dropping-particle":"","parse-names":false,"suffix":""}],"container-title":"Sains Akuakultur Tropis","id":"ITEM-1","issue":"2","issued":{"date-parts":[["2022"]]},"page":"226-235","title":"Pengaruh perendaman telur ikan tawes (Barbonymus gonionotus) dalam larutan daun ketapang (Terminalia cattapa) terhadap daya tetas","type":"article-journal","volume":"6"},"uris":["http://www.mendeley.com/documents/?uuid=673ea156-dc94-43cd-940b-d9345756c86e"]}],"mendeley":{"formattedCitation":"(Triwardani et al., 2022)","manualFormatting":"Triwardani et al. (2022)","plainTextFormattedCitation":"(Triwardani et al., 2022)","previouslyFormattedCitation":"(Triwardani et al., 2022)"},"properties":{"noteIndex":0},"schema":"https://github.com/citation-style-language/schema/raw/master/csl-citation.json"}</w:instrText>
      </w:r>
      <w:r w:rsidRPr="0023087B">
        <w:rPr>
          <w:sz w:val="24"/>
          <w:szCs w:val="24"/>
        </w:rPr>
        <w:fldChar w:fldCharType="separate"/>
      </w:r>
      <w:r w:rsidRPr="0023087B">
        <w:rPr>
          <w:noProof/>
          <w:sz w:val="24"/>
          <w:szCs w:val="24"/>
        </w:rPr>
        <w:t>Rahayu, R. N. (2015)</w:t>
      </w:r>
      <w:r w:rsidRPr="0023087B">
        <w:rPr>
          <w:sz w:val="24"/>
          <w:szCs w:val="24"/>
        </w:rPr>
        <w:fldChar w:fldCharType="end"/>
      </w:r>
      <w:r w:rsidRPr="0023087B">
        <w:rPr>
          <w:sz w:val="24"/>
          <w:szCs w:val="24"/>
        </w:rPr>
        <w:t>. Pengaruh Perbedaan Lama Perendaman Telur Ikan Lele Dumbo (</w:t>
      </w:r>
      <w:r w:rsidRPr="0023087B">
        <w:rPr>
          <w:i/>
          <w:sz w:val="24"/>
          <w:szCs w:val="24"/>
        </w:rPr>
        <w:t>Clarias</w:t>
      </w:r>
      <w:r w:rsidRPr="0023087B">
        <w:rPr>
          <w:sz w:val="24"/>
          <w:szCs w:val="24"/>
        </w:rPr>
        <w:t xml:space="preserve"> sp.) Dalam Larutan Teh Hitam Terhadap Keberhasilan Penetasan. </w:t>
      </w:r>
      <w:r w:rsidRPr="0023087B">
        <w:rPr>
          <w:i/>
          <w:sz w:val="24"/>
          <w:szCs w:val="24"/>
        </w:rPr>
        <w:t>Skripsi Universitas Brawijaya.</w:t>
      </w:r>
    </w:p>
    <w:p w:rsidR="000D00BB" w:rsidRPr="0023087B" w:rsidRDefault="000D00BB" w:rsidP="002A6E9F">
      <w:pPr>
        <w:ind w:left="709" w:hanging="709"/>
        <w:jc w:val="both"/>
        <w:rPr>
          <w:sz w:val="24"/>
          <w:szCs w:val="24"/>
        </w:rPr>
      </w:pPr>
      <w:r w:rsidRPr="0023087B">
        <w:rPr>
          <w:sz w:val="24"/>
          <w:szCs w:val="24"/>
        </w:rPr>
        <w:t>Restu,. dan Nataleo, P. (2016). Perkawinan Silang Antara Keli Jantan (</w:t>
      </w:r>
      <w:r w:rsidRPr="0023087B">
        <w:rPr>
          <w:i/>
          <w:sz w:val="24"/>
          <w:szCs w:val="24"/>
        </w:rPr>
        <w:t>Clarias nieuhofii</w:t>
      </w:r>
      <w:r w:rsidRPr="0023087B">
        <w:rPr>
          <w:sz w:val="24"/>
          <w:szCs w:val="24"/>
        </w:rPr>
        <w:t>) dan Lele Lokal Betina (</w:t>
      </w:r>
      <w:r w:rsidRPr="0023087B">
        <w:rPr>
          <w:i/>
          <w:sz w:val="24"/>
          <w:szCs w:val="24"/>
        </w:rPr>
        <w:t>Clarias batrachus</w:t>
      </w:r>
      <w:r w:rsidRPr="0023087B">
        <w:rPr>
          <w:sz w:val="24"/>
          <w:szCs w:val="24"/>
        </w:rPr>
        <w:t xml:space="preserve">) dengan Perbandinga Bobot Induk yang Berbeda. </w:t>
      </w:r>
      <w:r w:rsidRPr="0023087B">
        <w:rPr>
          <w:i/>
          <w:sz w:val="24"/>
          <w:szCs w:val="24"/>
        </w:rPr>
        <w:t>Jurnal Ilmu Hewani Tropika</w:t>
      </w:r>
      <w:r w:rsidRPr="0023087B">
        <w:rPr>
          <w:sz w:val="24"/>
          <w:szCs w:val="24"/>
        </w:rPr>
        <w:t>. Fakultas Perikanan Universitas Kristen Palangka Raya</w:t>
      </w:r>
      <w:r w:rsidRPr="0023087B">
        <w:rPr>
          <w:i/>
          <w:sz w:val="24"/>
          <w:szCs w:val="24"/>
        </w:rPr>
        <w:t xml:space="preserve">. </w:t>
      </w:r>
      <w:r w:rsidRPr="0023087B">
        <w:rPr>
          <w:sz w:val="24"/>
          <w:szCs w:val="24"/>
        </w:rPr>
        <w:t>5(2), 101-104.</w:t>
      </w:r>
    </w:p>
    <w:p w:rsidR="000D00BB" w:rsidRPr="0023087B" w:rsidRDefault="000D00BB" w:rsidP="002A6E9F">
      <w:pPr>
        <w:adjustRightInd w:val="0"/>
        <w:ind w:left="709" w:hanging="709"/>
        <w:jc w:val="both"/>
        <w:rPr>
          <w:noProof/>
          <w:sz w:val="24"/>
          <w:szCs w:val="24"/>
        </w:rPr>
      </w:pPr>
      <w:r w:rsidRPr="0023087B">
        <w:rPr>
          <w:sz w:val="24"/>
          <w:szCs w:val="24"/>
        </w:rPr>
        <w:t>Rifai, I. (2020). Pengaruh pemberian ekstrak etanol daun kersen (</w:t>
      </w:r>
      <w:r w:rsidRPr="0023087B">
        <w:rPr>
          <w:i/>
          <w:iCs/>
          <w:sz w:val="24"/>
          <w:szCs w:val="24"/>
        </w:rPr>
        <w:t>Muntingia calabura</w:t>
      </w:r>
      <w:r w:rsidRPr="0023087B">
        <w:rPr>
          <w:sz w:val="24"/>
          <w:szCs w:val="24"/>
        </w:rPr>
        <w:t xml:space="preserve"> L.) dengan dosis berbeda terhadap lama inkubasi, daya tetas telur dan kelulushidupan larva ikan lele dumbo (</w:t>
      </w:r>
      <w:r w:rsidRPr="0023087B">
        <w:rPr>
          <w:i/>
          <w:iCs/>
          <w:sz w:val="24"/>
          <w:szCs w:val="24"/>
        </w:rPr>
        <w:t>Clarias gariepinus</w:t>
      </w:r>
      <w:r w:rsidRPr="0023087B">
        <w:rPr>
          <w:sz w:val="24"/>
          <w:szCs w:val="24"/>
        </w:rPr>
        <w:t xml:space="preserve">). </w:t>
      </w:r>
      <w:r w:rsidRPr="0023087B">
        <w:rPr>
          <w:i/>
          <w:iCs/>
          <w:sz w:val="24"/>
          <w:szCs w:val="24"/>
        </w:rPr>
        <w:t>Skripsi</w:t>
      </w:r>
      <w:r w:rsidRPr="0023087B">
        <w:rPr>
          <w:sz w:val="24"/>
          <w:szCs w:val="24"/>
        </w:rPr>
        <w:t>, Universitas Islam Riau.</w:t>
      </w:r>
    </w:p>
    <w:p w:rsidR="000D00BB" w:rsidRPr="0023087B" w:rsidRDefault="000D00BB" w:rsidP="002A6E9F">
      <w:pPr>
        <w:ind w:left="709" w:hanging="709"/>
        <w:jc w:val="both"/>
        <w:rPr>
          <w:sz w:val="24"/>
          <w:szCs w:val="24"/>
        </w:rPr>
      </w:pPr>
      <w:r w:rsidRPr="0023087B">
        <w:rPr>
          <w:sz w:val="24"/>
          <w:szCs w:val="24"/>
        </w:rPr>
        <w:t>Rivanto., I. Sidabalok., H. dan Hasan (2014). Ektsrak daun sirih (</w:t>
      </w:r>
      <w:r w:rsidRPr="0023087B">
        <w:rPr>
          <w:i/>
          <w:sz w:val="24"/>
          <w:szCs w:val="24"/>
        </w:rPr>
        <w:t>piper betle</w:t>
      </w:r>
      <w:r w:rsidRPr="0023087B">
        <w:rPr>
          <w:sz w:val="24"/>
          <w:szCs w:val="24"/>
        </w:rPr>
        <w:t xml:space="preserve"> 1) untuk pencegahan Infeksi jamur </w:t>
      </w:r>
      <w:r w:rsidRPr="0023087B">
        <w:rPr>
          <w:i/>
          <w:sz w:val="24"/>
          <w:szCs w:val="24"/>
        </w:rPr>
        <w:t>saprolegnia</w:t>
      </w:r>
      <w:r w:rsidRPr="0023087B">
        <w:rPr>
          <w:sz w:val="24"/>
          <w:szCs w:val="24"/>
        </w:rPr>
        <w:t xml:space="preserve"> sp. Pada telur ikan patin Siam (</w:t>
      </w:r>
      <w:r w:rsidRPr="0023087B">
        <w:rPr>
          <w:i/>
          <w:sz w:val="24"/>
          <w:szCs w:val="24"/>
        </w:rPr>
        <w:t>pangasius hypopthalmus</w:t>
      </w:r>
      <w:r w:rsidRPr="0023087B">
        <w:rPr>
          <w:sz w:val="24"/>
          <w:szCs w:val="24"/>
        </w:rPr>
        <w:t xml:space="preserve">). </w:t>
      </w:r>
      <w:r w:rsidRPr="0023087B">
        <w:rPr>
          <w:i/>
          <w:sz w:val="24"/>
          <w:szCs w:val="24"/>
        </w:rPr>
        <w:t>Jurnal ruaya</w:t>
      </w:r>
      <w:r w:rsidRPr="0023087B">
        <w:rPr>
          <w:sz w:val="24"/>
          <w:szCs w:val="24"/>
        </w:rPr>
        <w:t>, 1 (1), 17-22.</w:t>
      </w:r>
    </w:p>
    <w:p w:rsidR="000D00BB" w:rsidRPr="0023087B" w:rsidRDefault="000D00BB" w:rsidP="002A6E9F">
      <w:pPr>
        <w:ind w:left="709" w:hanging="709"/>
        <w:jc w:val="both"/>
        <w:rPr>
          <w:sz w:val="24"/>
          <w:szCs w:val="24"/>
        </w:rPr>
      </w:pPr>
      <w:r w:rsidRPr="0023087B">
        <w:rPr>
          <w:sz w:val="24"/>
          <w:szCs w:val="24"/>
        </w:rPr>
        <w:t xml:space="preserve">Riyanto, A. (2010). Konsumsi ikan lele dan pengembangan budidaya. </w:t>
      </w:r>
      <w:r w:rsidRPr="0023087B">
        <w:rPr>
          <w:rStyle w:val="Emphasis"/>
          <w:rFonts w:eastAsiaTheme="majorEastAsia"/>
          <w:sz w:val="24"/>
          <w:szCs w:val="24"/>
        </w:rPr>
        <w:t>Jurnal Perikanan dan Kelautan, 5</w:t>
      </w:r>
      <w:r w:rsidRPr="0023087B">
        <w:rPr>
          <w:sz w:val="24"/>
          <w:szCs w:val="24"/>
        </w:rPr>
        <w:t>(2), 123-130.</w:t>
      </w:r>
    </w:p>
    <w:p w:rsidR="000D00BB" w:rsidRPr="0023087B" w:rsidRDefault="000D00BB" w:rsidP="002A6E9F">
      <w:pPr>
        <w:ind w:left="709" w:hanging="709"/>
        <w:jc w:val="both"/>
        <w:rPr>
          <w:sz w:val="24"/>
          <w:szCs w:val="24"/>
        </w:rPr>
      </w:pPr>
      <w:r w:rsidRPr="0023087B">
        <w:rPr>
          <w:sz w:val="24"/>
          <w:szCs w:val="24"/>
        </w:rPr>
        <w:t xml:space="preserve">Rosidah., Y. Andriani., W. Lili., I. dan Herdiawan. (2017). Efektivitas Lama Perendaman Telur Ikan Lele Sangkuriang dalam Ekstrak Bunga Kecombrang untuk Mencegah Serangan Jamur </w:t>
      </w:r>
      <w:r w:rsidRPr="0023087B">
        <w:rPr>
          <w:i/>
          <w:sz w:val="24"/>
          <w:szCs w:val="24"/>
        </w:rPr>
        <w:t>Saprolegnia</w:t>
      </w:r>
      <w:r w:rsidRPr="0023087B">
        <w:rPr>
          <w:sz w:val="24"/>
          <w:szCs w:val="24"/>
        </w:rPr>
        <w:t xml:space="preserve"> Sp. Jurnal Perikanan dan Kelautan 7 (2), 199-209.</w:t>
      </w:r>
    </w:p>
    <w:p w:rsidR="000D00BB" w:rsidRPr="0023087B" w:rsidRDefault="000D00BB" w:rsidP="002A6E9F">
      <w:pPr>
        <w:ind w:left="709" w:hanging="709"/>
        <w:jc w:val="both"/>
        <w:rPr>
          <w:sz w:val="24"/>
          <w:szCs w:val="24"/>
        </w:rPr>
      </w:pPr>
      <w:r w:rsidRPr="0023087B">
        <w:rPr>
          <w:sz w:val="24"/>
          <w:szCs w:val="24"/>
        </w:rPr>
        <w:t xml:space="preserve">Sharma, A., dan Venkataramani, S. (1974). Klasifikasi daun teh. Dalam Hermanto, T. (2018). Studi tanaman teh. </w:t>
      </w:r>
      <w:r w:rsidRPr="0023087B">
        <w:rPr>
          <w:rStyle w:val="Emphasis"/>
          <w:rFonts w:eastAsiaTheme="majorEastAsia"/>
          <w:sz w:val="24"/>
          <w:szCs w:val="24"/>
        </w:rPr>
        <w:t>E-Journal Universitas Atma Jaya Yogyakarta</w:t>
      </w:r>
      <w:r w:rsidRPr="0023087B">
        <w:rPr>
          <w:sz w:val="24"/>
          <w:szCs w:val="24"/>
        </w:rPr>
        <w:t>.</w:t>
      </w:r>
    </w:p>
    <w:p w:rsidR="000D00BB" w:rsidRPr="0023087B" w:rsidRDefault="000D00BB" w:rsidP="002A6E9F">
      <w:pPr>
        <w:ind w:left="709" w:hanging="709"/>
        <w:jc w:val="both"/>
        <w:rPr>
          <w:sz w:val="24"/>
          <w:szCs w:val="24"/>
        </w:rPr>
      </w:pPr>
      <w:r w:rsidRPr="0023087B">
        <w:rPr>
          <w:sz w:val="24"/>
          <w:szCs w:val="24"/>
        </w:rPr>
        <w:t xml:space="preserve">Sinjal, H. (2014). Efektifitas ovaprim terhadap lama waktu pemijahan, daya tetas telur dan sintasan larva ikan lele dumbo, </w:t>
      </w:r>
      <w:r w:rsidRPr="0023087B">
        <w:rPr>
          <w:i/>
          <w:sz w:val="24"/>
          <w:szCs w:val="24"/>
        </w:rPr>
        <w:t>Clarias gariepinus. Budidaya Perairan, 2</w:t>
      </w:r>
      <w:r w:rsidRPr="0023087B">
        <w:rPr>
          <w:sz w:val="24"/>
          <w:szCs w:val="24"/>
        </w:rPr>
        <w:t>(1), 14-21.</w:t>
      </w:r>
    </w:p>
    <w:p w:rsidR="000D00BB" w:rsidRPr="0023087B" w:rsidRDefault="009742D7" w:rsidP="009742D7">
      <w:pPr>
        <w:spacing w:before="120"/>
        <w:ind w:left="567" w:hanging="567"/>
        <w:jc w:val="both"/>
        <w:rPr>
          <w:rFonts w:eastAsia="Calibri"/>
          <w:sz w:val="24"/>
          <w:szCs w:val="24"/>
        </w:rPr>
      </w:pPr>
      <w:r w:rsidRPr="0023087B">
        <w:rPr>
          <w:sz w:val="24"/>
          <w:szCs w:val="24"/>
        </w:rPr>
        <w:t>Standar Nasional Indonesia. 2000. Produksi Benih Ikan Patin Siam (</w:t>
      </w:r>
      <w:r w:rsidRPr="0023087B">
        <w:rPr>
          <w:i/>
          <w:sz w:val="24"/>
          <w:szCs w:val="24"/>
        </w:rPr>
        <w:t>Pangasius hypophthalmus</w:t>
      </w:r>
      <w:r w:rsidRPr="0023087B">
        <w:rPr>
          <w:sz w:val="24"/>
          <w:szCs w:val="24"/>
        </w:rPr>
        <w:t>) Kelas Benih Sebar. SNI : 01-6483,4.</w:t>
      </w:r>
      <w:r w:rsidR="000D00BB" w:rsidRPr="0023087B">
        <w:rPr>
          <w:sz w:val="24"/>
          <w:szCs w:val="24"/>
        </w:rPr>
        <w:tab/>
      </w:r>
    </w:p>
    <w:p w:rsidR="000D00BB" w:rsidRPr="0023087B" w:rsidRDefault="000D00BB" w:rsidP="002A6E9F">
      <w:pPr>
        <w:ind w:left="709" w:hanging="709"/>
        <w:jc w:val="both"/>
        <w:rPr>
          <w:sz w:val="24"/>
          <w:szCs w:val="24"/>
        </w:rPr>
      </w:pPr>
      <w:r w:rsidRPr="0023087B">
        <w:rPr>
          <w:sz w:val="24"/>
          <w:szCs w:val="24"/>
        </w:rPr>
        <w:t>Sunarma, A. (2004). Peningkatan produktifitas usaha lele Sangkuriang (</w:t>
      </w:r>
      <w:r w:rsidRPr="0023087B">
        <w:rPr>
          <w:rStyle w:val="Emphasis"/>
          <w:rFonts w:eastAsiaTheme="majorEastAsia"/>
          <w:sz w:val="24"/>
          <w:szCs w:val="24"/>
        </w:rPr>
        <w:t>Clarias sp.</w:t>
      </w:r>
      <w:r w:rsidRPr="0023087B">
        <w:rPr>
          <w:sz w:val="24"/>
          <w:szCs w:val="24"/>
        </w:rPr>
        <w:t>). Makalah pada Temu Unit Pelaksana Teknis (UPT) dan Temu Usaha Direktorat Jenderal Perikanan Budidaya, Departemen Kelautan dan Perikanan. Bandung.</w:t>
      </w:r>
    </w:p>
    <w:p w:rsidR="000D00BB" w:rsidRPr="0023087B" w:rsidRDefault="000D00BB" w:rsidP="002A6E9F">
      <w:pPr>
        <w:ind w:left="709" w:hanging="709"/>
        <w:jc w:val="both"/>
        <w:rPr>
          <w:sz w:val="24"/>
          <w:szCs w:val="24"/>
        </w:rPr>
      </w:pPr>
      <w:r w:rsidRPr="0023087B">
        <w:rPr>
          <w:sz w:val="24"/>
          <w:szCs w:val="24"/>
          <w:shd w:val="clear" w:color="auto" w:fill="FFFFFF"/>
        </w:rPr>
        <w:t>Susanti, E., Yuniarti, T., dan Nugroho, R. A. (2022). Pengaruh ekstrak daun sirih (</w:t>
      </w:r>
      <w:r w:rsidRPr="0023087B">
        <w:rPr>
          <w:i/>
          <w:sz w:val="24"/>
          <w:szCs w:val="24"/>
          <w:shd w:val="clear" w:color="auto" w:fill="FFFFFF"/>
        </w:rPr>
        <w:t>Piper betle</w:t>
      </w:r>
      <w:r w:rsidRPr="0023087B">
        <w:rPr>
          <w:sz w:val="24"/>
          <w:szCs w:val="24"/>
          <w:shd w:val="clear" w:color="auto" w:fill="FFFFFF"/>
        </w:rPr>
        <w:t>) dengan dosis yang berbeda terhadap daya tetas telur ikan bandeng (</w:t>
      </w:r>
      <w:r w:rsidRPr="0023087B">
        <w:rPr>
          <w:i/>
          <w:sz w:val="24"/>
          <w:szCs w:val="24"/>
          <w:shd w:val="clear" w:color="auto" w:fill="FFFFFF"/>
        </w:rPr>
        <w:t>Chanos chanos</w:t>
      </w:r>
      <w:r w:rsidRPr="0023087B">
        <w:rPr>
          <w:sz w:val="24"/>
          <w:szCs w:val="24"/>
          <w:shd w:val="clear" w:color="auto" w:fill="FFFFFF"/>
        </w:rPr>
        <w:t>). </w:t>
      </w:r>
      <w:r w:rsidRPr="0023087B">
        <w:rPr>
          <w:i/>
          <w:iCs/>
          <w:sz w:val="24"/>
          <w:szCs w:val="24"/>
          <w:shd w:val="clear" w:color="auto" w:fill="FFFFFF"/>
        </w:rPr>
        <w:t>Sains Akuakultur Tropis: Indonesian Journal of Tropical Aquaculture</w:t>
      </w:r>
      <w:r w:rsidRPr="0023087B">
        <w:rPr>
          <w:sz w:val="24"/>
          <w:szCs w:val="24"/>
          <w:shd w:val="clear" w:color="auto" w:fill="FFFFFF"/>
        </w:rPr>
        <w:t>, </w:t>
      </w:r>
      <w:r w:rsidRPr="0023087B">
        <w:rPr>
          <w:i/>
          <w:iCs/>
          <w:sz w:val="24"/>
          <w:szCs w:val="24"/>
          <w:shd w:val="clear" w:color="auto" w:fill="FFFFFF"/>
        </w:rPr>
        <w:t>6</w:t>
      </w:r>
      <w:r w:rsidRPr="0023087B">
        <w:rPr>
          <w:sz w:val="24"/>
          <w:szCs w:val="24"/>
          <w:shd w:val="clear" w:color="auto" w:fill="FFFFFF"/>
        </w:rPr>
        <w:t>(1), 65-74.</w:t>
      </w:r>
    </w:p>
    <w:p w:rsidR="000D00BB" w:rsidRPr="0023087B" w:rsidRDefault="000D00BB" w:rsidP="002A6E9F">
      <w:pPr>
        <w:adjustRightInd w:val="0"/>
        <w:ind w:left="709" w:hanging="709"/>
        <w:jc w:val="both"/>
        <w:rPr>
          <w:noProof/>
          <w:sz w:val="24"/>
          <w:szCs w:val="24"/>
        </w:rPr>
      </w:pPr>
      <w:r w:rsidRPr="0023087B">
        <w:rPr>
          <w:sz w:val="24"/>
          <w:szCs w:val="24"/>
        </w:rPr>
        <w:t xml:space="preserve">Sutarjo, G. A. (2014).  Pengaruh konsentrasi sukrosa dengan krioprotektan dimethyl sulfoxide terhadap kualitas telur ikan mas </w:t>
      </w:r>
      <w:r w:rsidRPr="0023087B">
        <w:rPr>
          <w:i/>
          <w:sz w:val="24"/>
          <w:szCs w:val="24"/>
        </w:rPr>
        <w:t>(Cyprinus carpio Linn.</w:t>
      </w:r>
      <w:r w:rsidRPr="0023087B">
        <w:rPr>
          <w:sz w:val="24"/>
          <w:szCs w:val="24"/>
        </w:rPr>
        <w:t>) pada proses Kriopreservasi. Jurnal Gamma, 9 (2): 20-30.</w:t>
      </w:r>
    </w:p>
    <w:p w:rsidR="000D00BB" w:rsidRPr="0023087B" w:rsidRDefault="000D00BB" w:rsidP="002A6E9F">
      <w:pPr>
        <w:adjustRightInd w:val="0"/>
        <w:ind w:left="709" w:hanging="480"/>
        <w:jc w:val="both"/>
        <w:rPr>
          <w:sz w:val="24"/>
          <w:szCs w:val="24"/>
        </w:rPr>
      </w:pPr>
      <w:r w:rsidRPr="0023087B">
        <w:rPr>
          <w:sz w:val="24"/>
          <w:szCs w:val="24"/>
        </w:rPr>
        <w:t>Wulansari, R. (2022). Analisis senyawa metabolit sekunder dan uji aktivitas larvasida alami pada ekstrak etanol daun bidara (</w:t>
      </w:r>
      <w:r w:rsidRPr="0023087B">
        <w:rPr>
          <w:i/>
          <w:iCs/>
          <w:sz w:val="24"/>
          <w:szCs w:val="24"/>
        </w:rPr>
        <w:t>Ziziphus mauritiana</w:t>
      </w:r>
      <w:r w:rsidRPr="0023087B">
        <w:rPr>
          <w:sz w:val="24"/>
          <w:szCs w:val="24"/>
        </w:rPr>
        <w:t xml:space="preserve"> Lamk.) terhadap larva </w:t>
      </w:r>
      <w:r w:rsidRPr="0023087B">
        <w:rPr>
          <w:i/>
          <w:iCs/>
          <w:sz w:val="24"/>
          <w:szCs w:val="24"/>
        </w:rPr>
        <w:t>Aedes aegypti</w:t>
      </w:r>
      <w:r w:rsidRPr="0023087B">
        <w:rPr>
          <w:sz w:val="24"/>
          <w:szCs w:val="24"/>
        </w:rPr>
        <w:t xml:space="preserve">. </w:t>
      </w:r>
      <w:r w:rsidRPr="0023087B">
        <w:rPr>
          <w:i/>
          <w:iCs/>
          <w:sz w:val="24"/>
          <w:szCs w:val="24"/>
        </w:rPr>
        <w:t>Tesis</w:t>
      </w:r>
      <w:r w:rsidRPr="0023087B">
        <w:rPr>
          <w:sz w:val="24"/>
          <w:szCs w:val="24"/>
        </w:rPr>
        <w:t>, Universitas Islam Negeri Maulana Malik Ibrahim.</w:t>
      </w:r>
    </w:p>
    <w:p w:rsidR="000D00BB" w:rsidRPr="0023087B" w:rsidRDefault="000D00BB" w:rsidP="002A6E9F">
      <w:pPr>
        <w:ind w:left="709" w:hanging="720"/>
        <w:jc w:val="both"/>
        <w:rPr>
          <w:sz w:val="24"/>
          <w:szCs w:val="24"/>
        </w:rPr>
      </w:pPr>
      <w:r w:rsidRPr="0023087B">
        <w:rPr>
          <w:sz w:val="24"/>
          <w:szCs w:val="24"/>
        </w:rPr>
        <w:t>Yulia, R. (2006) Kandungan tanin dan potensi anti Steptococcus mutans daun teh Var Assamica pada berbagai tahap pengolahan Skripsi. Institut Pertanian Bogor Bogor</w:t>
      </w:r>
    </w:p>
    <w:p w:rsidR="000D00BB" w:rsidRPr="0023087B" w:rsidRDefault="000D00BB" w:rsidP="002A6E9F">
      <w:pPr>
        <w:ind w:left="709" w:hanging="720"/>
        <w:jc w:val="both"/>
        <w:rPr>
          <w:sz w:val="24"/>
          <w:szCs w:val="24"/>
        </w:rPr>
      </w:pPr>
      <w:r w:rsidRPr="0023087B">
        <w:rPr>
          <w:sz w:val="24"/>
          <w:szCs w:val="24"/>
        </w:rPr>
        <w:fldChar w:fldCharType="begin" w:fldLock="1"/>
      </w:r>
      <w:r w:rsidRPr="0023087B">
        <w:rPr>
          <w:sz w:val="24"/>
          <w:szCs w:val="24"/>
        </w:rPr>
        <w:instrText>ADDIN CSL_CITATION {"citationItems":[{"id":"ITEM-1","itemData":{"DOI":"10.35316/jsapi.v15i1.3148","ISSN":"2086-3861","abstract":"Peningkatan produksi dibidang perikanan air tawar yang perlu diperhatikan adalah kualitas telur dan benih begitu juga dengan induknya, kegiatan budidaya sering ditemukan permasalahan terhadap telur yang diakibatkan oleh kurangnya oksigen sehingga menghambat perkembangan embrio. Selain itu telur sering terserang jamur sehingga berakibat telur membusuk. Ekstrak daun ketapang memiliki kasiat mencegah dan mengobati ikan yang terserang penyakit yang disebabkan olah bakteri. Daun ketapang mengandung senyawa tanin dan flavonoid yang berfungsi sebagai anti bakteri. Penelitian ini bertujuan untuk mengetahui pengaruh perendaman telur pada larutan daun ketapang terhadap tingkat penetasan telur ikan lele sangkuriang. Penelitian dilaksanakan pada bulan Maret tahun 2023 di Perbenihan Budidaya Ikan Air Tawar, Desa Ngrajek, Kabupaten Magelang, Jawa Timur. Penelitian menggunakan Rancangan Acak Lengkap dengan tiga perlakuan dan tiga pengulangan, yaitu perlakuan A sebanyak 5 ml larutan daun ketapang, B sebanyak 7 ml larutan daun ketapang, dan C (kontrol) tanpa pemberian larutan daun ketapang. Perlakuan tersebut diulang sebanyak 3 kali.","author":[{"dropping-particle":"","family":"Banase","given":"Maria Desi Deria","non-dropping-particle":"","parse-names":false,"suffix":""},{"dropping-particle":"","family":"Kusuma","given":"Ni Putu Dian","non-dropping-particle":"","parse-names":false,"suffix":""},{"dropping-particle":"","family":"Amalo","given":"Pieter","non-dropping-particle":"","parse-names":false,"suffix":""}],"container-title":"Samakia : Jurnal Ilmu Perikanan","id":"ITEM-1","issue":"1","issued":{"date-parts":[["2024"]]},"page":"44-53","title":"Pengaruh Larutan Daun Ketapang (Terminalia catappa) Terhadap Daya Tetas Telur dan Kelangsungan Hidup Larva Ikan Lele Sangkuriang (Clarias gariepinus)","type":"article-journal","volume":"15"},"uris":["http://www.mendeley.com/documents/?uuid=8383b473-067b-4fbb-a943-4ddf92110e73"]}],"mendeley":{"formattedCitation":"(Banase et al., 2024)","manualFormatting":"Banase et al. (2024)","plainTextFormattedCitation":"(Banase et al., 2024)","previouslyFormattedCitation":"(Banase et al., 2024)"},"properties":{"noteIndex":0},"schema":"https://github.com/citation-style-language/schema/raw/master/csl-citation.json"}</w:instrText>
      </w:r>
      <w:r w:rsidRPr="0023087B">
        <w:rPr>
          <w:sz w:val="24"/>
          <w:szCs w:val="24"/>
        </w:rPr>
        <w:fldChar w:fldCharType="separate"/>
      </w:r>
      <w:r w:rsidRPr="0023087B">
        <w:rPr>
          <w:sz w:val="24"/>
          <w:szCs w:val="24"/>
        </w:rPr>
        <w:t>Yustiati</w:t>
      </w:r>
      <w:r w:rsidRPr="0023087B">
        <w:rPr>
          <w:noProof/>
          <w:sz w:val="24"/>
          <w:szCs w:val="24"/>
        </w:rPr>
        <w:t xml:space="preserve">, A., </w:t>
      </w:r>
      <w:r w:rsidRPr="0023087B">
        <w:rPr>
          <w:sz w:val="24"/>
          <w:szCs w:val="24"/>
        </w:rPr>
        <w:t>Shaqina</w:t>
      </w:r>
      <w:r w:rsidRPr="0023087B">
        <w:rPr>
          <w:noProof/>
          <w:sz w:val="24"/>
          <w:szCs w:val="24"/>
        </w:rPr>
        <w:t xml:space="preserve"> , F. A. M., </w:t>
      </w:r>
      <w:r w:rsidRPr="0023087B">
        <w:rPr>
          <w:sz w:val="24"/>
          <w:szCs w:val="24"/>
        </w:rPr>
        <w:t>Sunarto</w:t>
      </w:r>
      <w:r w:rsidRPr="0023087B">
        <w:rPr>
          <w:noProof/>
          <w:sz w:val="24"/>
          <w:szCs w:val="24"/>
        </w:rPr>
        <w:t xml:space="preserve">., </w:t>
      </w:r>
      <w:r w:rsidRPr="0023087B">
        <w:rPr>
          <w:sz w:val="24"/>
          <w:szCs w:val="24"/>
        </w:rPr>
        <w:t>Rosidah</w:t>
      </w:r>
      <w:r w:rsidRPr="0023087B">
        <w:rPr>
          <w:noProof/>
          <w:sz w:val="24"/>
          <w:szCs w:val="24"/>
        </w:rPr>
        <w:t xml:space="preserve">., </w:t>
      </w:r>
      <w:r w:rsidRPr="0023087B">
        <w:rPr>
          <w:sz w:val="24"/>
          <w:szCs w:val="24"/>
        </w:rPr>
        <w:t>Cahyadi</w:t>
      </w:r>
      <w:r w:rsidRPr="0023087B">
        <w:rPr>
          <w:noProof/>
          <w:sz w:val="24"/>
          <w:szCs w:val="24"/>
        </w:rPr>
        <w:t xml:space="preserve">, U., dan </w:t>
      </w:r>
      <w:r w:rsidRPr="0023087B">
        <w:rPr>
          <w:sz w:val="24"/>
          <w:szCs w:val="24"/>
        </w:rPr>
        <w:t>Supriatna</w:t>
      </w:r>
      <w:r w:rsidRPr="0023087B">
        <w:rPr>
          <w:noProof/>
          <w:sz w:val="24"/>
          <w:szCs w:val="24"/>
        </w:rPr>
        <w:t>, T., (2021)</w:t>
      </w:r>
      <w:r w:rsidRPr="0023087B">
        <w:rPr>
          <w:sz w:val="24"/>
          <w:szCs w:val="24"/>
        </w:rPr>
        <w:fldChar w:fldCharType="end"/>
      </w:r>
      <w:r w:rsidRPr="0023087B">
        <w:rPr>
          <w:sz w:val="24"/>
          <w:szCs w:val="24"/>
        </w:rPr>
        <w:t>. Penggunaan Larutan Teh Hitam Untuk Menurunkan Daya Rekat Telur Ikan Lele Sangkuriang (</w:t>
      </w:r>
      <w:r w:rsidRPr="0023087B">
        <w:rPr>
          <w:i/>
          <w:sz w:val="24"/>
          <w:szCs w:val="24"/>
        </w:rPr>
        <w:t>Clarias gariepinus</w:t>
      </w:r>
      <w:r w:rsidRPr="0023087B">
        <w:rPr>
          <w:sz w:val="24"/>
          <w:szCs w:val="24"/>
        </w:rPr>
        <w:t xml:space="preserve">). </w:t>
      </w:r>
      <w:r w:rsidRPr="0023087B">
        <w:rPr>
          <w:i/>
          <w:sz w:val="24"/>
          <w:szCs w:val="24"/>
        </w:rPr>
        <w:t xml:space="preserve">Jurnal Akuatika Indonesia, </w:t>
      </w:r>
      <w:r w:rsidRPr="0023087B">
        <w:rPr>
          <w:rStyle w:val="Emphasis"/>
          <w:rFonts w:eastAsiaTheme="majorEastAsia"/>
          <w:sz w:val="24"/>
          <w:szCs w:val="24"/>
        </w:rPr>
        <w:t>6</w:t>
      </w:r>
      <w:r w:rsidRPr="0023087B">
        <w:rPr>
          <w:sz w:val="24"/>
          <w:szCs w:val="24"/>
        </w:rPr>
        <w:t>(2), 44-49.</w:t>
      </w:r>
    </w:p>
    <w:p w:rsidR="009742D7" w:rsidRPr="0023087B" w:rsidRDefault="000D00BB" w:rsidP="009742D7">
      <w:pPr>
        <w:adjustRightInd w:val="0"/>
        <w:ind w:left="709" w:hanging="709"/>
        <w:jc w:val="both"/>
        <w:rPr>
          <w:noProof/>
          <w:sz w:val="24"/>
          <w:szCs w:val="24"/>
        </w:rPr>
      </w:pPr>
      <w:r w:rsidRPr="0023087B">
        <w:rPr>
          <w:noProof/>
          <w:sz w:val="24"/>
          <w:szCs w:val="24"/>
        </w:rPr>
        <w:t xml:space="preserve">Zarqa, U. R., Oktamalia., Martudi, S., Hamron, N.,  dan Novitasari, H. (2023). Pengaruh Pemberian Larutan Daun Ketapang </w:t>
      </w:r>
      <w:r w:rsidRPr="0023087B">
        <w:rPr>
          <w:i/>
          <w:noProof/>
          <w:sz w:val="24"/>
          <w:szCs w:val="24"/>
        </w:rPr>
        <w:t xml:space="preserve">(Terminalia catappa L.) </w:t>
      </w:r>
      <w:r w:rsidRPr="0023087B">
        <w:rPr>
          <w:noProof/>
          <w:sz w:val="24"/>
          <w:szCs w:val="24"/>
        </w:rPr>
        <w:t>Terhadap Daya Tetas Telur</w:t>
      </w:r>
    </w:p>
    <w:p w:rsidR="000F5198" w:rsidRPr="00EE2613" w:rsidRDefault="000D00BB" w:rsidP="00EE2613">
      <w:pPr>
        <w:adjustRightInd w:val="0"/>
        <w:ind w:left="709" w:hanging="709"/>
        <w:jc w:val="both"/>
        <w:rPr>
          <w:color w:val="222222"/>
          <w:sz w:val="24"/>
          <w:szCs w:val="24"/>
          <w:shd w:val="clear" w:color="auto" w:fill="FFFFFF"/>
        </w:rPr>
      </w:pPr>
      <w:r w:rsidRPr="0023087B">
        <w:rPr>
          <w:color w:val="222222"/>
          <w:sz w:val="24"/>
          <w:szCs w:val="24"/>
          <w:shd w:val="clear" w:color="auto" w:fill="FFFFFF"/>
        </w:rPr>
        <w:t>Zuhri, A. S. S., Rahmaningsih, S., dan Sudianto, A. (2024). Penggunaan Daun Ketapang (</w:t>
      </w:r>
      <w:r w:rsidRPr="0023087B">
        <w:rPr>
          <w:i/>
          <w:color w:val="222222"/>
          <w:sz w:val="24"/>
          <w:szCs w:val="24"/>
          <w:shd w:val="clear" w:color="auto" w:fill="FFFFFF"/>
        </w:rPr>
        <w:t>Terminalia catappa</w:t>
      </w:r>
      <w:r w:rsidRPr="0023087B">
        <w:rPr>
          <w:color w:val="222222"/>
          <w:sz w:val="24"/>
          <w:szCs w:val="24"/>
          <w:shd w:val="clear" w:color="auto" w:fill="FFFFFF"/>
        </w:rPr>
        <w:t>) dengan Dosis Variatif Sebagai Media Penetasan Telur Ikan Lele Mutiara (Clarias gariepinus). </w:t>
      </w:r>
      <w:r w:rsidRPr="0023087B">
        <w:rPr>
          <w:i/>
          <w:iCs/>
          <w:color w:val="222222"/>
          <w:sz w:val="24"/>
          <w:szCs w:val="24"/>
          <w:shd w:val="clear" w:color="auto" w:fill="FFFFFF"/>
        </w:rPr>
        <w:t>Jurnal Ilmu Kelautan dan Perikanan</w:t>
      </w:r>
      <w:r w:rsidRPr="0023087B">
        <w:rPr>
          <w:color w:val="222222"/>
          <w:sz w:val="24"/>
          <w:szCs w:val="24"/>
          <w:shd w:val="clear" w:color="auto" w:fill="FFFFFF"/>
        </w:rPr>
        <w:t>, </w:t>
      </w:r>
      <w:r w:rsidRPr="0023087B">
        <w:rPr>
          <w:i/>
          <w:iCs/>
          <w:color w:val="222222"/>
          <w:sz w:val="24"/>
          <w:szCs w:val="24"/>
          <w:shd w:val="clear" w:color="auto" w:fill="FFFFFF"/>
        </w:rPr>
        <w:t>3</w:t>
      </w:r>
      <w:r w:rsidRPr="0023087B">
        <w:rPr>
          <w:color w:val="222222"/>
          <w:sz w:val="24"/>
          <w:szCs w:val="24"/>
          <w:shd w:val="clear" w:color="auto" w:fill="FFFFFF"/>
        </w:rPr>
        <w:t>(2).</w:t>
      </w:r>
    </w:p>
    <w:sectPr w:rsidR="000F5198" w:rsidRPr="00EE2613" w:rsidSect="00384A1F">
      <w:type w:val="continuous"/>
      <w:pgSz w:w="11906" w:h="16838"/>
      <w:pgMar w:top="1701" w:right="1701" w:bottom="1701" w:left="2268" w:header="708" w:footer="708" w:gutter="0"/>
      <w:cols w:space="56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946F7"/>
    <w:multiLevelType w:val="hybridMultilevel"/>
    <w:tmpl w:val="857EAB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59950C7"/>
    <w:multiLevelType w:val="hybridMultilevel"/>
    <w:tmpl w:val="57CA5658"/>
    <w:lvl w:ilvl="0" w:tplc="A6FEECAE">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7C14B56"/>
    <w:multiLevelType w:val="hybridMultilevel"/>
    <w:tmpl w:val="62A491F6"/>
    <w:lvl w:ilvl="0" w:tplc="A092B236">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198"/>
    <w:rsid w:val="000458DF"/>
    <w:rsid w:val="0007631C"/>
    <w:rsid w:val="00097E78"/>
    <w:rsid w:val="000A55A6"/>
    <w:rsid w:val="000D00BB"/>
    <w:rsid w:val="000E73D2"/>
    <w:rsid w:val="000F5198"/>
    <w:rsid w:val="00134A8E"/>
    <w:rsid w:val="001658F0"/>
    <w:rsid w:val="00205D39"/>
    <w:rsid w:val="0023087B"/>
    <w:rsid w:val="00253182"/>
    <w:rsid w:val="0026708E"/>
    <w:rsid w:val="002837F1"/>
    <w:rsid w:val="00292806"/>
    <w:rsid w:val="002A6E9F"/>
    <w:rsid w:val="003434B7"/>
    <w:rsid w:val="003439DA"/>
    <w:rsid w:val="0034608A"/>
    <w:rsid w:val="00384A1F"/>
    <w:rsid w:val="00393F63"/>
    <w:rsid w:val="003C1C2E"/>
    <w:rsid w:val="003E445A"/>
    <w:rsid w:val="003F173D"/>
    <w:rsid w:val="004275C7"/>
    <w:rsid w:val="00444F9E"/>
    <w:rsid w:val="00452FA9"/>
    <w:rsid w:val="004669A4"/>
    <w:rsid w:val="004D1F3C"/>
    <w:rsid w:val="0050523E"/>
    <w:rsid w:val="00516BBB"/>
    <w:rsid w:val="00542206"/>
    <w:rsid w:val="005640C2"/>
    <w:rsid w:val="005A31C6"/>
    <w:rsid w:val="005C119F"/>
    <w:rsid w:val="00635ABA"/>
    <w:rsid w:val="006D501D"/>
    <w:rsid w:val="006E69FC"/>
    <w:rsid w:val="00737D4C"/>
    <w:rsid w:val="0075666F"/>
    <w:rsid w:val="00791645"/>
    <w:rsid w:val="007B4E9D"/>
    <w:rsid w:val="007F3FE5"/>
    <w:rsid w:val="00845E70"/>
    <w:rsid w:val="00870C35"/>
    <w:rsid w:val="00885DB7"/>
    <w:rsid w:val="008B097F"/>
    <w:rsid w:val="008D1A6A"/>
    <w:rsid w:val="0091619C"/>
    <w:rsid w:val="00916E9C"/>
    <w:rsid w:val="00931368"/>
    <w:rsid w:val="00936C3B"/>
    <w:rsid w:val="00956AA0"/>
    <w:rsid w:val="009602BE"/>
    <w:rsid w:val="009742D7"/>
    <w:rsid w:val="00976260"/>
    <w:rsid w:val="00982B04"/>
    <w:rsid w:val="009A13EA"/>
    <w:rsid w:val="009A4970"/>
    <w:rsid w:val="009D0878"/>
    <w:rsid w:val="00A2142C"/>
    <w:rsid w:val="00A41F19"/>
    <w:rsid w:val="00A531F4"/>
    <w:rsid w:val="00A9179E"/>
    <w:rsid w:val="00AD78CF"/>
    <w:rsid w:val="00AE33B5"/>
    <w:rsid w:val="00B57B78"/>
    <w:rsid w:val="00B91B51"/>
    <w:rsid w:val="00B92CAE"/>
    <w:rsid w:val="00BF173F"/>
    <w:rsid w:val="00C22E0B"/>
    <w:rsid w:val="00CC1416"/>
    <w:rsid w:val="00CE1E19"/>
    <w:rsid w:val="00D2163B"/>
    <w:rsid w:val="00D8575D"/>
    <w:rsid w:val="00D9435B"/>
    <w:rsid w:val="00E22339"/>
    <w:rsid w:val="00E324C8"/>
    <w:rsid w:val="00ED49F4"/>
    <w:rsid w:val="00EE2613"/>
    <w:rsid w:val="00F0591C"/>
    <w:rsid w:val="00F54471"/>
    <w:rsid w:val="00F71402"/>
    <w:rsid w:val="00FE3B5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6515C91-217B-499D-99D4-B6B109859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198"/>
    <w:pPr>
      <w:widowControl w:val="0"/>
      <w:autoSpaceDE w:val="0"/>
      <w:autoSpaceDN w:val="0"/>
      <w:spacing w:after="0" w:line="240" w:lineRule="auto"/>
    </w:pPr>
    <w:rPr>
      <w:rFonts w:ascii="Times New Roman" w:eastAsia="Times New Roman" w:hAnsi="Times New Roman" w:cs="Times New Roman"/>
    </w:rPr>
  </w:style>
  <w:style w:type="paragraph" w:styleId="Heading4">
    <w:name w:val="heading 4"/>
    <w:basedOn w:val="Normal"/>
    <w:next w:val="Normal"/>
    <w:link w:val="Heading4Char"/>
    <w:uiPriority w:val="9"/>
    <w:semiHidden/>
    <w:unhideWhenUsed/>
    <w:qFormat/>
    <w:rsid w:val="0026708E"/>
    <w:pPr>
      <w:keepNext/>
      <w:keepLines/>
      <w:widowControl/>
      <w:autoSpaceDE/>
      <w:autoSpaceDN/>
      <w:spacing w:before="40" w:line="243" w:lineRule="auto"/>
      <w:ind w:left="-5" w:hanging="10"/>
      <w:jc w:val="both"/>
      <w:outlineLvl w:val="3"/>
    </w:pPr>
    <w:rPr>
      <w:rFonts w:asciiTheme="majorHAnsi" w:eastAsiaTheme="majorEastAsia" w:hAnsiTheme="majorHAnsi" w:cstheme="majorBidi"/>
      <w:i/>
      <w:iCs/>
      <w:color w:val="2E74B5" w:themeColor="accent1" w:themeShade="BF"/>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F5198"/>
    <w:rPr>
      <w:i/>
      <w:iCs/>
    </w:rPr>
  </w:style>
  <w:style w:type="table" w:styleId="TableGrid">
    <w:name w:val="Table Grid"/>
    <w:basedOn w:val="TableNormal"/>
    <w:uiPriority w:val="39"/>
    <w:rsid w:val="008B0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kepala,point-point,List Paragraph1,Judul super kecil,Body Buku,Body,no subbab,Normal ind,sub sub sub HEADING IV nomor2,Body of text,Caption 2,Heading 1 Char1"/>
    <w:basedOn w:val="Normal"/>
    <w:link w:val="ListParagraphChar"/>
    <w:uiPriority w:val="34"/>
    <w:qFormat/>
    <w:rsid w:val="0026708E"/>
    <w:pPr>
      <w:ind w:left="720"/>
      <w:contextualSpacing/>
    </w:pPr>
  </w:style>
  <w:style w:type="character" w:customStyle="1" w:styleId="Heading4Char">
    <w:name w:val="Heading 4 Char"/>
    <w:basedOn w:val="DefaultParagraphFont"/>
    <w:link w:val="Heading4"/>
    <w:uiPriority w:val="9"/>
    <w:semiHidden/>
    <w:rsid w:val="0026708E"/>
    <w:rPr>
      <w:rFonts w:asciiTheme="majorHAnsi" w:eastAsiaTheme="majorEastAsia" w:hAnsiTheme="majorHAnsi" w:cstheme="majorBidi"/>
      <w:i/>
      <w:iCs/>
      <w:color w:val="2E74B5" w:themeColor="accent1" w:themeShade="BF"/>
      <w:sz w:val="24"/>
      <w:lang w:eastAsia="id-ID"/>
    </w:rPr>
  </w:style>
  <w:style w:type="character" w:styleId="Strong">
    <w:name w:val="Strong"/>
    <w:basedOn w:val="DefaultParagraphFont"/>
    <w:uiPriority w:val="22"/>
    <w:qFormat/>
    <w:rsid w:val="0075666F"/>
    <w:rPr>
      <w:b/>
      <w:bCs/>
    </w:rPr>
  </w:style>
  <w:style w:type="paragraph" w:styleId="NormalWeb">
    <w:name w:val="Normal (Web)"/>
    <w:basedOn w:val="Normal"/>
    <w:uiPriority w:val="99"/>
    <w:unhideWhenUsed/>
    <w:rsid w:val="000D00BB"/>
    <w:pPr>
      <w:widowControl/>
      <w:autoSpaceDE/>
      <w:autoSpaceDN/>
      <w:spacing w:before="100" w:beforeAutospacing="1" w:after="100" w:afterAutospacing="1"/>
    </w:pPr>
    <w:rPr>
      <w:sz w:val="24"/>
      <w:szCs w:val="24"/>
      <w:lang w:eastAsia="id-ID"/>
    </w:rPr>
  </w:style>
  <w:style w:type="character" w:customStyle="1" w:styleId="relative">
    <w:name w:val="relative"/>
    <w:basedOn w:val="DefaultParagraphFont"/>
    <w:rsid w:val="000D00BB"/>
  </w:style>
  <w:style w:type="table" w:customStyle="1" w:styleId="TableGrid0">
    <w:name w:val="TableGrid"/>
    <w:rsid w:val="000D00BB"/>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ListParagraphChar">
    <w:name w:val="List Paragraph Char"/>
    <w:aliases w:val="Tabel Char,kepala Char,point-point Char,List Paragraph1 Char,Judul super kecil Char,Body Buku Char,Body Char,no subbab Char,Normal ind Char,sub sub sub HEADING IV nomor2 Char,Body of text Char,Caption 2 Char,Heading 1 Char1 Char"/>
    <w:link w:val="ListParagraph"/>
    <w:uiPriority w:val="34"/>
    <w:qFormat/>
    <w:locked/>
    <w:rsid w:val="000D00B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wnloads\EXCEL%20FAKTORIAL%20MINAL%20REVISI%20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esktop\bimbingan\EXCEL%20FAKTORIAL%20MINAL%20REVISI%201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56:$H$67</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56:$I$67</c:f>
              <c:numCache>
                <c:formatCode>#,##0.00</c:formatCode>
                <c:ptCount val="12"/>
                <c:pt idx="0">
                  <c:v>42.370000000000005</c:v>
                </c:pt>
                <c:pt idx="1">
                  <c:v>41.806666666666665</c:v>
                </c:pt>
                <c:pt idx="2">
                  <c:v>41.02</c:v>
                </c:pt>
                <c:pt idx="3">
                  <c:v>34.916666666666664</c:v>
                </c:pt>
                <c:pt idx="4">
                  <c:v>33.9</c:v>
                </c:pt>
                <c:pt idx="5">
                  <c:v>32.879999999999995</c:v>
                </c:pt>
                <c:pt idx="6">
                  <c:v>37.403333333333336</c:v>
                </c:pt>
                <c:pt idx="7">
                  <c:v>29.83</c:v>
                </c:pt>
                <c:pt idx="8">
                  <c:v>24.86</c:v>
                </c:pt>
                <c:pt idx="9">
                  <c:v>14.803333333333335</c:v>
                </c:pt>
                <c:pt idx="10">
                  <c:v>14.58</c:v>
                </c:pt>
                <c:pt idx="11">
                  <c:v>6.78</c:v>
                </c:pt>
              </c:numCache>
            </c:numRef>
          </c:val>
        </c:ser>
        <c:dLbls>
          <c:dLblPos val="outEnd"/>
          <c:showLegendKey val="0"/>
          <c:showVal val="1"/>
          <c:showCatName val="0"/>
          <c:showSerName val="0"/>
          <c:showPercent val="0"/>
          <c:showBubbleSize val="0"/>
        </c:dLbls>
        <c:gapWidth val="219"/>
        <c:overlap val="-27"/>
        <c:axId val="330046432"/>
        <c:axId val="330047520"/>
      </c:barChart>
      <c:catAx>
        <c:axId val="33004643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47520"/>
        <c:crossesAt val="0"/>
        <c:auto val="1"/>
        <c:lblAlgn val="ctr"/>
        <c:lblOffset val="100"/>
        <c:noMultiLvlLbl val="0"/>
      </c:catAx>
      <c:valAx>
        <c:axId val="33004752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100">
                    <a:latin typeface="Times New Roman" panose="02020603050405020304" pitchFamily="18" charset="0"/>
                    <a:cs typeface="Times New Roman" panose="02020603050405020304" pitchFamily="18" charset="0"/>
                  </a:rPr>
                  <a:t>Daya Rekat Telur (%)</a:t>
                </a:r>
              </a:p>
              <a:p>
                <a:pPr>
                  <a:defRPr sz="1100">
                    <a:latin typeface="Times New Roman" panose="02020603050405020304" pitchFamily="18" charset="0"/>
                    <a:cs typeface="Times New Roman" panose="02020603050405020304" pitchFamily="18" charset="0"/>
                  </a:defRPr>
                </a:pPr>
                <a:r>
                  <a:rPr lang="id-ID" sz="1100" b="0" i="1" u="none" strike="noStrike" baseline="0"/>
                  <a:t>Adhesiveness of Eggs (%)</a:t>
                </a:r>
                <a:endParaRPr lang="id-ID" sz="1100" i="1">
                  <a:latin typeface="Times New Roman" panose="02020603050405020304" pitchFamily="18" charset="0"/>
                  <a:cs typeface="Times New Roman" panose="02020603050405020304" pitchFamily="18" charset="0"/>
                </a:endParaRPr>
              </a:p>
            </c:rich>
          </c:tx>
          <c:layout>
            <c:manualLayout>
              <c:xMode val="edge"/>
              <c:yMode val="edge"/>
              <c:x val="1.7638906387803955E-2"/>
              <c:y val="9.6211621479446563E-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464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5:$H$16</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5:$I$16</c:f>
              <c:numCache>
                <c:formatCode>#,##0.00</c:formatCode>
                <c:ptCount val="12"/>
                <c:pt idx="0">
                  <c:v>57.629999999999995</c:v>
                </c:pt>
                <c:pt idx="1">
                  <c:v>58.193333333333335</c:v>
                </c:pt>
                <c:pt idx="2">
                  <c:v>58.98</c:v>
                </c:pt>
                <c:pt idx="3">
                  <c:v>65.083333333333329</c:v>
                </c:pt>
                <c:pt idx="4">
                  <c:v>66.100000000000009</c:v>
                </c:pt>
                <c:pt idx="5">
                  <c:v>67.12</c:v>
                </c:pt>
                <c:pt idx="6">
                  <c:v>62.596666666666664</c:v>
                </c:pt>
                <c:pt idx="7">
                  <c:v>70.17</c:v>
                </c:pt>
                <c:pt idx="8">
                  <c:v>75.14</c:v>
                </c:pt>
                <c:pt idx="9">
                  <c:v>85.196666666666658</c:v>
                </c:pt>
                <c:pt idx="10">
                  <c:v>85.42</c:v>
                </c:pt>
                <c:pt idx="11">
                  <c:v>93.219999999999985</c:v>
                </c:pt>
              </c:numCache>
            </c:numRef>
          </c:val>
        </c:ser>
        <c:dLbls>
          <c:dLblPos val="outEnd"/>
          <c:showLegendKey val="0"/>
          <c:showVal val="1"/>
          <c:showCatName val="0"/>
          <c:showSerName val="0"/>
          <c:showPercent val="0"/>
          <c:showBubbleSize val="0"/>
        </c:dLbls>
        <c:gapWidth val="219"/>
        <c:overlap val="-27"/>
        <c:axId val="330049696"/>
        <c:axId val="330042624"/>
      </c:barChart>
      <c:catAx>
        <c:axId val="330049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42624"/>
        <c:crosses val="autoZero"/>
        <c:auto val="1"/>
        <c:lblAlgn val="ctr"/>
        <c:lblOffset val="100"/>
        <c:noMultiLvlLbl val="0"/>
      </c:catAx>
      <c:valAx>
        <c:axId val="3300426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50">
                    <a:latin typeface="Times New Roman" panose="02020603050405020304" pitchFamily="18" charset="0"/>
                    <a:cs typeface="Times New Roman" panose="02020603050405020304" pitchFamily="18" charset="0"/>
                  </a:rPr>
                  <a:t>Telur</a:t>
                </a:r>
                <a:r>
                  <a:rPr lang="id-ID" sz="1050" baseline="0">
                    <a:latin typeface="Times New Roman" panose="02020603050405020304" pitchFamily="18" charset="0"/>
                    <a:cs typeface="Times New Roman" panose="02020603050405020304" pitchFamily="18" charset="0"/>
                  </a:rPr>
                  <a:t> Tidak Merekat</a:t>
                </a:r>
                <a:r>
                  <a:rPr lang="id-ID" sz="1050">
                    <a:latin typeface="Times New Roman" panose="02020603050405020304" pitchFamily="18" charset="0"/>
                    <a:cs typeface="Times New Roman" panose="02020603050405020304" pitchFamily="18" charset="0"/>
                  </a:rPr>
                  <a:t> (%)</a:t>
                </a:r>
              </a:p>
              <a:p>
                <a:pPr>
                  <a:defRPr/>
                </a:pPr>
                <a:r>
                  <a:rPr lang="id-ID" sz="1050" b="0" i="1" u="none" strike="noStrike" baseline="0">
                    <a:latin typeface="Times New Roman" panose="02020603050405020304" pitchFamily="18" charset="0"/>
                    <a:cs typeface="Times New Roman" panose="02020603050405020304" pitchFamily="18" charset="0"/>
                  </a:rPr>
                  <a:t>The eggs were not adhesive (%)</a:t>
                </a:r>
                <a:endParaRPr lang="id-ID" sz="1050" i="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496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07:$I$118</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J$107:$J$118</c:f>
              <c:numCache>
                <c:formatCode>#,##0.00</c:formatCode>
                <c:ptCount val="12"/>
                <c:pt idx="0">
                  <c:v>69.943333333333328</c:v>
                </c:pt>
                <c:pt idx="1">
                  <c:v>71.973333333333343</c:v>
                </c:pt>
                <c:pt idx="2">
                  <c:v>74.013333333333335</c:v>
                </c:pt>
                <c:pt idx="3">
                  <c:v>76.043333333333337</c:v>
                </c:pt>
                <c:pt idx="4">
                  <c:v>80.11333333333333</c:v>
                </c:pt>
                <c:pt idx="5">
                  <c:v>77.856666666666669</c:v>
                </c:pt>
                <c:pt idx="6">
                  <c:v>81.916666666666671</c:v>
                </c:pt>
                <c:pt idx="7">
                  <c:v>85.98</c:v>
                </c:pt>
                <c:pt idx="8">
                  <c:v>83.956666666666663</c:v>
                </c:pt>
                <c:pt idx="9">
                  <c:v>88.026666666666657</c:v>
                </c:pt>
                <c:pt idx="10">
                  <c:v>92.313333333333333</c:v>
                </c:pt>
                <c:pt idx="11">
                  <c:v>90.056666666666672</c:v>
                </c:pt>
              </c:numCache>
            </c:numRef>
          </c:val>
        </c:ser>
        <c:dLbls>
          <c:dLblPos val="outEnd"/>
          <c:showLegendKey val="0"/>
          <c:showVal val="1"/>
          <c:showCatName val="0"/>
          <c:showSerName val="0"/>
          <c:showPercent val="0"/>
          <c:showBubbleSize val="0"/>
        </c:dLbls>
        <c:gapWidth val="219"/>
        <c:overlap val="-27"/>
        <c:axId val="330057312"/>
        <c:axId val="330056224"/>
      </c:barChart>
      <c:catAx>
        <c:axId val="33005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56224"/>
        <c:crosses val="autoZero"/>
        <c:auto val="1"/>
        <c:lblAlgn val="ctr"/>
        <c:lblOffset val="100"/>
        <c:noMultiLvlLbl val="0"/>
      </c:catAx>
      <c:valAx>
        <c:axId val="3300562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id-ID" sz="1050" b="0" i="0" baseline="0">
                    <a:effectLst/>
                  </a:rPr>
                  <a:t>Derajat Pembuahan (%)</a:t>
                </a: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latin typeface="Times New Roman" panose="02020603050405020304" pitchFamily="18" charset="0"/>
                    <a:cs typeface="Times New Roman" panose="02020603050405020304" pitchFamily="18" charset="0"/>
                  </a:defRPr>
                </a:pPr>
                <a:r>
                  <a:rPr lang="id-ID" sz="1050" b="0" i="1" u="none" strike="noStrike" baseline="0"/>
                  <a:t>Fertilization Rate(%)</a:t>
                </a:r>
                <a:endParaRPr lang="id-ID" sz="1050" i="1">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latin typeface="Times New Roman" panose="02020603050405020304" pitchFamily="18" charset="0"/>
                    <a:cs typeface="Times New Roman" panose="02020603050405020304" pitchFamily="18" charset="0"/>
                  </a:defRPr>
                </a:pPr>
                <a:endParaRPr lang="id-ID" sz="105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573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158:$H$169</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158:$I$169</c:f>
              <c:numCache>
                <c:formatCode>#,##0.00</c:formatCode>
                <c:ptCount val="12"/>
                <c:pt idx="0">
                  <c:v>63</c:v>
                </c:pt>
                <c:pt idx="1">
                  <c:v>68.763333333333335</c:v>
                </c:pt>
                <c:pt idx="2">
                  <c:v>65.5</c:v>
                </c:pt>
                <c:pt idx="3">
                  <c:v>71.323333333333338</c:v>
                </c:pt>
                <c:pt idx="4">
                  <c:v>77.010000000000005</c:v>
                </c:pt>
                <c:pt idx="5">
                  <c:v>74.456666666666663</c:v>
                </c:pt>
                <c:pt idx="6">
                  <c:v>80.276666666666657</c:v>
                </c:pt>
                <c:pt idx="7">
                  <c:v>85.546666666666667</c:v>
                </c:pt>
                <c:pt idx="8">
                  <c:v>82.77</c:v>
                </c:pt>
                <c:pt idx="9">
                  <c:v>88.576666666666668</c:v>
                </c:pt>
                <c:pt idx="10">
                  <c:v>94.00333333333333</c:v>
                </c:pt>
                <c:pt idx="11">
                  <c:v>91.466666666666654</c:v>
                </c:pt>
              </c:numCache>
            </c:numRef>
          </c:val>
        </c:ser>
        <c:dLbls>
          <c:dLblPos val="outEnd"/>
          <c:showLegendKey val="0"/>
          <c:showVal val="1"/>
          <c:showCatName val="0"/>
          <c:showSerName val="0"/>
          <c:showPercent val="0"/>
          <c:showBubbleSize val="0"/>
        </c:dLbls>
        <c:gapWidth val="219"/>
        <c:overlap val="-27"/>
        <c:axId val="330050784"/>
        <c:axId val="330055680"/>
      </c:barChart>
      <c:catAx>
        <c:axId val="33005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55680"/>
        <c:crosses val="autoZero"/>
        <c:auto val="1"/>
        <c:lblAlgn val="ctr"/>
        <c:lblOffset val="100"/>
        <c:noMultiLvlLbl val="0"/>
      </c:catAx>
      <c:valAx>
        <c:axId val="3300556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200">
                    <a:latin typeface="Times New Roman" panose="02020603050405020304" pitchFamily="18" charset="0"/>
                    <a:cs typeface="Times New Roman" panose="02020603050405020304" pitchFamily="18" charset="0"/>
                  </a:rPr>
                  <a:t>Derajat Penetasan (%)</a:t>
                </a:r>
              </a:p>
              <a:p>
                <a:pPr>
                  <a:defRPr/>
                </a:pPr>
                <a:r>
                  <a:rPr lang="id-ID" sz="1200" b="0" i="1" u="none" strike="noStrike" baseline="0">
                    <a:latin typeface="Times New Roman" panose="02020603050405020304" pitchFamily="18" charset="0"/>
                    <a:cs typeface="Times New Roman" panose="02020603050405020304" pitchFamily="18" charset="0"/>
                  </a:rPr>
                  <a:t>Hatching Rate (%)</a:t>
                </a:r>
                <a:endParaRPr lang="id-ID" sz="1200" i="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50784"/>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211:$H$222</c:f>
              <c:strCache>
                <c:ptCount val="12"/>
                <c:pt idx="0">
                  <c:v>W2D0</c:v>
                </c:pt>
                <c:pt idx="1">
                  <c:v>W4D0</c:v>
                </c:pt>
                <c:pt idx="2">
                  <c:v>W6D0</c:v>
                </c:pt>
                <c:pt idx="3">
                  <c:v>W2D1</c:v>
                </c:pt>
                <c:pt idx="4">
                  <c:v>W4D1</c:v>
                </c:pt>
                <c:pt idx="5">
                  <c:v>W6D1</c:v>
                </c:pt>
                <c:pt idx="6">
                  <c:v>W2D2</c:v>
                </c:pt>
                <c:pt idx="7">
                  <c:v>W4D2</c:v>
                </c:pt>
                <c:pt idx="8">
                  <c:v>W6D2</c:v>
                </c:pt>
                <c:pt idx="9">
                  <c:v>W2D3</c:v>
                </c:pt>
                <c:pt idx="10">
                  <c:v>W4D3</c:v>
                </c:pt>
                <c:pt idx="11">
                  <c:v>W6D3</c:v>
                </c:pt>
              </c:strCache>
            </c:strRef>
          </c:cat>
          <c:val>
            <c:numRef>
              <c:f>Sheet1!$I$211:$I$222</c:f>
              <c:numCache>
                <c:formatCode>#,##0.00</c:formatCode>
                <c:ptCount val="12"/>
                <c:pt idx="0">
                  <c:v>61.54</c:v>
                </c:pt>
                <c:pt idx="1">
                  <c:v>67.81</c:v>
                </c:pt>
                <c:pt idx="2">
                  <c:v>64.333333333333329</c:v>
                </c:pt>
                <c:pt idx="3">
                  <c:v>70.623333333333335</c:v>
                </c:pt>
                <c:pt idx="4">
                  <c:v>76.37</c:v>
                </c:pt>
                <c:pt idx="5">
                  <c:v>73.683333333333337</c:v>
                </c:pt>
                <c:pt idx="6">
                  <c:v>79.136666666666656</c:v>
                </c:pt>
                <c:pt idx="7">
                  <c:v>84.79</c:v>
                </c:pt>
                <c:pt idx="8">
                  <c:v>81.95</c:v>
                </c:pt>
                <c:pt idx="9">
                  <c:v>87.826666666666668</c:v>
                </c:pt>
                <c:pt idx="10">
                  <c:v>93.36</c:v>
                </c:pt>
                <c:pt idx="11">
                  <c:v>90.533333333333346</c:v>
                </c:pt>
              </c:numCache>
            </c:numRef>
          </c:val>
        </c:ser>
        <c:dLbls>
          <c:dLblPos val="outEnd"/>
          <c:showLegendKey val="0"/>
          <c:showVal val="1"/>
          <c:showCatName val="0"/>
          <c:showSerName val="0"/>
          <c:showPercent val="0"/>
          <c:showBubbleSize val="0"/>
        </c:dLbls>
        <c:gapWidth val="219"/>
        <c:overlap val="-27"/>
        <c:axId val="330045888"/>
        <c:axId val="330052416"/>
      </c:barChart>
      <c:catAx>
        <c:axId val="330045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52416"/>
        <c:crosses val="autoZero"/>
        <c:auto val="1"/>
        <c:lblAlgn val="ctr"/>
        <c:lblOffset val="100"/>
        <c:noMultiLvlLbl val="0"/>
      </c:catAx>
      <c:valAx>
        <c:axId val="33005241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id-ID" sz="1200">
                    <a:latin typeface="Times New Roman" panose="02020603050405020304" pitchFamily="18" charset="0"/>
                    <a:cs typeface="Times New Roman" panose="02020603050405020304" pitchFamily="18" charset="0"/>
                  </a:rPr>
                  <a:t>Kelulushidupan (%)</a:t>
                </a:r>
              </a:p>
              <a:p>
                <a:pPr>
                  <a:defRPr sz="1200"/>
                </a:pPr>
                <a:r>
                  <a:rPr lang="id-ID" sz="1200" b="0" i="1" u="none" strike="noStrike" baseline="0">
                    <a:latin typeface="Times New Roman" panose="02020603050405020304" pitchFamily="18" charset="0"/>
                    <a:cs typeface="Times New Roman" panose="02020603050405020304" pitchFamily="18" charset="0"/>
                  </a:rPr>
                  <a:t>Survival Rate (%)</a:t>
                </a:r>
                <a:endParaRPr lang="id-ID" sz="1200" i="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id-ID"/>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004588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7C86E-03BE-4019-99D8-0A160F09E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TotalTime>
  <Pages>33</Pages>
  <Words>10641</Words>
  <Characters>60655</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5</cp:revision>
  <dcterms:created xsi:type="dcterms:W3CDTF">2025-10-03T15:18:00Z</dcterms:created>
  <dcterms:modified xsi:type="dcterms:W3CDTF">2025-10-27T07:41:00Z</dcterms:modified>
</cp:coreProperties>
</file>